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848B67C" w14:textId="09A8592F" w:rsidR="00457993" w:rsidRPr="007B2CBD" w:rsidRDefault="00E02CA7" w:rsidP="00F92C37">
      <w:pPr>
        <w:rPr>
          <w:rFonts w:ascii="Calibri" w:hAnsi="Calibri" w:cs="Calibri"/>
          <w:sz w:val="48"/>
          <w:szCs w:val="48"/>
        </w:rPr>
      </w:pPr>
      <w:r w:rsidRPr="007B2CBD">
        <w:rPr>
          <w:rFonts w:ascii="Calibri" w:hAnsi="Calibri" w:cs="Calibri"/>
          <w:sz w:val="48"/>
          <w:szCs w:val="48"/>
        </w:rPr>
        <w:t>CARMEN HOV</w:t>
      </w:r>
      <w:r w:rsidR="00FD3C6C">
        <w:rPr>
          <w:rFonts w:ascii="Calibri" w:hAnsi="Calibri" w:cs="Calibri"/>
          <w:sz w:val="48"/>
          <w:szCs w:val="48"/>
        </w:rPr>
        <w:t>E</w:t>
      </w:r>
    </w:p>
    <w:p w14:paraId="169F80E7" w14:textId="3A99B921" w:rsidR="007A3A4B" w:rsidRPr="007B2CBD" w:rsidRDefault="00023F41" w:rsidP="00F92C37">
      <w:pPr>
        <w:pBdr>
          <w:bottom w:val="single" w:sz="12" w:space="1" w:color="auto"/>
        </w:pBdr>
        <w:rPr>
          <w:rFonts w:ascii="Calibri" w:hAnsi="Calibri" w:cs="Calibri"/>
        </w:rPr>
      </w:pPr>
      <w:r w:rsidRPr="007B2CBD">
        <w:rPr>
          <w:rFonts w:ascii="Calibri" w:hAnsi="Calibri" w:cs="Calibri"/>
          <w:b/>
          <w:bCs/>
        </w:rPr>
        <w:t xml:space="preserve">EMAIL </w:t>
      </w:r>
      <w:hyperlink r:id="rId8" w:history="1">
        <w:r w:rsidR="001E02CA" w:rsidRPr="00942049">
          <w:rPr>
            <w:rStyle w:val="Hyperlink"/>
            <w:rFonts w:ascii="Calibri" w:hAnsi="Calibri" w:cs="Calibri"/>
          </w:rPr>
          <w:t>hove.cm@gmail.com</w:t>
        </w:r>
      </w:hyperlink>
      <w:r w:rsidR="00E02CA7" w:rsidRPr="007B2CBD">
        <w:rPr>
          <w:rFonts w:ascii="Calibri" w:hAnsi="Calibri" w:cs="Calibri"/>
        </w:rPr>
        <w:t xml:space="preserve"> | </w:t>
      </w:r>
      <w:r w:rsidR="00846DA2" w:rsidRPr="007B2CBD">
        <w:rPr>
          <w:rFonts w:ascii="Calibri" w:hAnsi="Calibri" w:cs="Calibri"/>
          <w:b/>
          <w:bCs/>
        </w:rPr>
        <w:t>PHONE</w:t>
      </w:r>
      <w:r w:rsidR="00846DA2" w:rsidRPr="007B2CBD">
        <w:rPr>
          <w:rFonts w:ascii="Calibri" w:hAnsi="Calibri" w:cs="Calibri"/>
        </w:rPr>
        <w:t xml:space="preserve"> </w:t>
      </w:r>
      <w:r w:rsidR="00E02CA7" w:rsidRPr="007B2CBD">
        <w:rPr>
          <w:rFonts w:ascii="Calibri" w:hAnsi="Calibri" w:cs="Calibri"/>
        </w:rPr>
        <w:t>(360) 621-3508</w:t>
      </w:r>
      <w:r w:rsidR="001E42DA" w:rsidRPr="007B2CBD">
        <w:rPr>
          <w:rFonts w:ascii="Calibri" w:hAnsi="Calibri" w:cs="Calibri"/>
        </w:rPr>
        <w:t xml:space="preserve"> | </w:t>
      </w:r>
      <w:r w:rsidR="0063245C" w:rsidRPr="007B2CBD">
        <w:rPr>
          <w:rFonts w:ascii="Calibri" w:hAnsi="Calibri" w:cs="Calibri"/>
          <w:b/>
          <w:bCs/>
        </w:rPr>
        <w:t>WEBSITE</w:t>
      </w:r>
      <w:r w:rsidR="00613B44" w:rsidRPr="007B2CBD">
        <w:rPr>
          <w:rFonts w:ascii="Calibri" w:hAnsi="Calibri" w:cs="Calibri"/>
          <w:b/>
          <w:bCs/>
        </w:rPr>
        <w:t xml:space="preserve">  </w:t>
      </w:r>
      <w:hyperlink r:id="rId9" w:history="1">
        <w:r w:rsidR="00613B44" w:rsidRPr="007B2CBD">
          <w:rPr>
            <w:rStyle w:val="Hyperlink"/>
            <w:rFonts w:ascii="Calibri" w:hAnsi="Calibri" w:cs="Calibri"/>
          </w:rPr>
          <w:t>www.linkedin.com/in/carmenhove/</w:t>
        </w:r>
      </w:hyperlink>
    </w:p>
    <w:p w14:paraId="6BECD6F2" w14:textId="77777777" w:rsidR="0063245C" w:rsidRPr="007B2CBD" w:rsidRDefault="0063245C" w:rsidP="00F92C37">
      <w:pPr>
        <w:rPr>
          <w:rFonts w:ascii="Calibri" w:hAnsi="Calibri" w:cs="Calibri"/>
          <w:sz w:val="28"/>
          <w:szCs w:val="28"/>
        </w:rPr>
      </w:pPr>
    </w:p>
    <w:p w14:paraId="156B22D1" w14:textId="52935579" w:rsidR="001604FC" w:rsidRPr="007B2CBD" w:rsidRDefault="001604FC" w:rsidP="00F92C37">
      <w:pPr>
        <w:rPr>
          <w:rFonts w:ascii="Calibri" w:hAnsi="Calibri" w:cs="Calibri"/>
          <w:sz w:val="28"/>
          <w:szCs w:val="28"/>
        </w:rPr>
      </w:pPr>
      <w:r w:rsidRPr="007B2CBD">
        <w:rPr>
          <w:rFonts w:ascii="Calibri" w:hAnsi="Calibri" w:cs="Calibri"/>
          <w:sz w:val="28"/>
          <w:szCs w:val="28"/>
        </w:rPr>
        <w:t>EDUCATION</w:t>
      </w:r>
    </w:p>
    <w:p w14:paraId="4A237AD3" w14:textId="4D5417AB" w:rsidR="001604FC" w:rsidRPr="007B2CBD" w:rsidRDefault="001604FC" w:rsidP="00F92C37">
      <w:pPr>
        <w:rPr>
          <w:rFonts w:ascii="Calibri" w:hAnsi="Calibri" w:cs="Calibri"/>
        </w:rPr>
      </w:pPr>
      <w:r w:rsidRPr="007B2CBD">
        <w:rPr>
          <w:rFonts w:ascii="Calibri" w:hAnsi="Calibri" w:cs="Calibri"/>
          <w:b/>
          <w:bCs/>
        </w:rPr>
        <w:t>Doctor of Philosophy (PhD)</w:t>
      </w:r>
      <w:r w:rsidRPr="007B2CBD">
        <w:rPr>
          <w:rFonts w:ascii="Calibri" w:hAnsi="Calibri" w:cs="Calibri"/>
        </w:rPr>
        <w:t xml:space="preserve"> | </w:t>
      </w:r>
      <w:r w:rsidR="008334E7" w:rsidRPr="007B2CBD">
        <w:rPr>
          <w:rFonts w:ascii="Calibri" w:hAnsi="Calibri" w:cs="Calibri"/>
        </w:rPr>
        <w:t>Sep 2015-Mar</w:t>
      </w:r>
      <w:r w:rsidRPr="007B2CBD">
        <w:rPr>
          <w:rFonts w:ascii="Calibri" w:hAnsi="Calibri" w:cs="Calibri"/>
        </w:rPr>
        <w:t xml:space="preserve"> 2022</w:t>
      </w:r>
    </w:p>
    <w:p w14:paraId="265A79A2" w14:textId="7D6C50E1" w:rsidR="00ED7D35" w:rsidRPr="007B2CBD" w:rsidRDefault="001604FC" w:rsidP="00F92C37">
      <w:pPr>
        <w:rPr>
          <w:rFonts w:ascii="Calibri" w:hAnsi="Calibri" w:cs="Calibri"/>
        </w:rPr>
      </w:pPr>
      <w:r w:rsidRPr="007B2CBD">
        <w:rPr>
          <w:rFonts w:ascii="Calibri" w:hAnsi="Calibri" w:cs="Calibri"/>
        </w:rPr>
        <w:t xml:space="preserve">University of California Santa Barbara, </w:t>
      </w:r>
      <w:r w:rsidR="003F1073" w:rsidRPr="007B2CBD">
        <w:rPr>
          <w:rFonts w:ascii="Calibri" w:hAnsi="Calibri" w:cs="Calibri"/>
        </w:rPr>
        <w:t xml:space="preserve">Physical and </w:t>
      </w:r>
      <w:r w:rsidR="008645FD" w:rsidRPr="007B2CBD">
        <w:rPr>
          <w:rFonts w:ascii="Calibri" w:hAnsi="Calibri" w:cs="Calibri"/>
        </w:rPr>
        <w:t>Biological Anthropology</w:t>
      </w:r>
      <w:r w:rsidRPr="007B2CBD">
        <w:rPr>
          <w:rFonts w:ascii="Calibri" w:hAnsi="Calibri" w:cs="Calibri"/>
        </w:rPr>
        <w:t xml:space="preserve"> </w:t>
      </w:r>
    </w:p>
    <w:p w14:paraId="028DE3BB" w14:textId="61DFFC2B" w:rsidR="001604FC" w:rsidRPr="007B2CBD" w:rsidRDefault="001604FC" w:rsidP="00F92C37">
      <w:pPr>
        <w:rPr>
          <w:rFonts w:ascii="Calibri" w:hAnsi="Calibri" w:cs="Calibri"/>
        </w:rPr>
      </w:pPr>
      <w:r w:rsidRPr="007B2CBD">
        <w:rPr>
          <w:rFonts w:ascii="Calibri" w:hAnsi="Calibri" w:cs="Calibri"/>
          <w:b/>
          <w:bCs/>
        </w:rPr>
        <w:t>Bachelor of Science (BS)</w:t>
      </w:r>
      <w:r w:rsidRPr="007B2CBD">
        <w:rPr>
          <w:rFonts w:ascii="Calibri" w:hAnsi="Calibri" w:cs="Calibri"/>
        </w:rPr>
        <w:t xml:space="preserve"> | </w:t>
      </w:r>
      <w:r w:rsidR="008334E7" w:rsidRPr="007B2CBD">
        <w:rPr>
          <w:rFonts w:ascii="Calibri" w:hAnsi="Calibri" w:cs="Calibri"/>
        </w:rPr>
        <w:t>Sep 2010-</w:t>
      </w:r>
      <w:r w:rsidRPr="007B2CBD">
        <w:rPr>
          <w:rFonts w:ascii="Calibri" w:hAnsi="Calibri" w:cs="Calibri"/>
        </w:rPr>
        <w:t>Jun 2014</w:t>
      </w:r>
    </w:p>
    <w:p w14:paraId="18663AD4" w14:textId="35F7E302" w:rsidR="001604FC" w:rsidRPr="007B2CBD" w:rsidRDefault="001604FC" w:rsidP="00F92C37">
      <w:pPr>
        <w:rPr>
          <w:rFonts w:ascii="Calibri" w:hAnsi="Calibri" w:cs="Calibri"/>
          <w:i/>
          <w:iCs/>
        </w:rPr>
      </w:pPr>
      <w:r w:rsidRPr="007B2CBD">
        <w:rPr>
          <w:rFonts w:ascii="Calibri" w:hAnsi="Calibri" w:cs="Calibri"/>
        </w:rPr>
        <w:t xml:space="preserve">Seattle Pacific University, Human Biology, </w:t>
      </w:r>
      <w:r w:rsidRPr="007B2CBD">
        <w:rPr>
          <w:rFonts w:ascii="Calibri" w:hAnsi="Calibri" w:cs="Calibri"/>
          <w:i/>
          <w:iCs/>
        </w:rPr>
        <w:t xml:space="preserve">cum laude </w:t>
      </w:r>
    </w:p>
    <w:p w14:paraId="361B0E67" w14:textId="77777777" w:rsidR="00ED7D35" w:rsidRPr="007B2CBD" w:rsidRDefault="00ED7D35" w:rsidP="00F92C37">
      <w:pPr>
        <w:rPr>
          <w:rFonts w:ascii="Calibri" w:hAnsi="Calibri" w:cs="Calibri"/>
          <w:i/>
          <w:iCs/>
        </w:rPr>
      </w:pPr>
    </w:p>
    <w:p w14:paraId="24C83037" w14:textId="64FB7B30" w:rsidR="006D1498" w:rsidRPr="007B2CBD" w:rsidRDefault="006D1498" w:rsidP="00F92C37">
      <w:pPr>
        <w:rPr>
          <w:rFonts w:ascii="Calibri" w:hAnsi="Calibri" w:cs="Calibri"/>
          <w:sz w:val="28"/>
          <w:szCs w:val="28"/>
        </w:rPr>
      </w:pPr>
      <w:r w:rsidRPr="007B2CBD">
        <w:rPr>
          <w:rFonts w:ascii="Calibri" w:hAnsi="Calibri" w:cs="Calibri"/>
          <w:sz w:val="28"/>
          <w:szCs w:val="28"/>
        </w:rPr>
        <w:t>CERTIFICATIONS</w:t>
      </w:r>
    </w:p>
    <w:p w14:paraId="425174EF" w14:textId="179620A5" w:rsidR="008B0CF7" w:rsidRPr="007B2CBD" w:rsidRDefault="006D1498" w:rsidP="00F92C37">
      <w:pPr>
        <w:rPr>
          <w:rFonts w:ascii="Calibri" w:hAnsi="Calibri" w:cs="Calibri"/>
        </w:rPr>
      </w:pPr>
      <w:r w:rsidRPr="007B2CBD">
        <w:rPr>
          <w:rFonts w:ascii="Calibri" w:hAnsi="Calibri" w:cs="Calibri"/>
          <w:b/>
          <w:bCs/>
        </w:rPr>
        <w:t>Licensed Medical</w:t>
      </w:r>
      <w:r w:rsidR="00780591">
        <w:rPr>
          <w:rFonts w:ascii="Calibri" w:hAnsi="Calibri" w:cs="Calibri"/>
          <w:b/>
          <w:bCs/>
        </w:rPr>
        <w:t xml:space="preserve"> </w:t>
      </w:r>
      <w:r w:rsidRPr="007B2CBD">
        <w:rPr>
          <w:rFonts w:ascii="Calibri" w:hAnsi="Calibri" w:cs="Calibri"/>
          <w:b/>
          <w:bCs/>
        </w:rPr>
        <w:t xml:space="preserve">Assistant Phlebotomist </w:t>
      </w:r>
      <w:r w:rsidR="008334E7" w:rsidRPr="007B2CBD">
        <w:rPr>
          <w:rFonts w:ascii="Calibri" w:hAnsi="Calibri" w:cs="Calibri"/>
        </w:rPr>
        <w:t>|</w:t>
      </w:r>
      <w:r w:rsidR="008334E7" w:rsidRPr="007B2CBD">
        <w:rPr>
          <w:rFonts w:ascii="Calibri" w:hAnsi="Calibri" w:cs="Calibri"/>
          <w:b/>
          <w:bCs/>
        </w:rPr>
        <w:t xml:space="preserve"> </w:t>
      </w:r>
      <w:r w:rsidR="008334E7" w:rsidRPr="007B2CBD">
        <w:rPr>
          <w:rFonts w:ascii="Calibri" w:hAnsi="Calibri" w:cs="Calibri"/>
        </w:rPr>
        <w:t xml:space="preserve">Dec 2018-Present </w:t>
      </w:r>
    </w:p>
    <w:p w14:paraId="15C63D97" w14:textId="71A44099" w:rsidR="00ED7D35" w:rsidRPr="007B2CBD" w:rsidRDefault="00ED7D35" w:rsidP="00F92C37">
      <w:pPr>
        <w:rPr>
          <w:rFonts w:ascii="Calibri" w:hAnsi="Calibri" w:cs="Calibri"/>
        </w:rPr>
      </w:pPr>
      <w:r w:rsidRPr="007B2CBD">
        <w:rPr>
          <w:rFonts w:ascii="Calibri" w:hAnsi="Calibri" w:cs="Calibri"/>
        </w:rPr>
        <w:t>North Seattle Community C</w:t>
      </w:r>
      <w:r w:rsidR="006D2B1F" w:rsidRPr="007B2CBD">
        <w:rPr>
          <w:rFonts w:ascii="Calibri" w:hAnsi="Calibri" w:cs="Calibri"/>
        </w:rPr>
        <w:t>o</w:t>
      </w:r>
      <w:r w:rsidRPr="007B2CBD">
        <w:rPr>
          <w:rFonts w:ascii="Calibri" w:hAnsi="Calibri" w:cs="Calibri"/>
        </w:rPr>
        <w:t>llege</w:t>
      </w:r>
      <w:r w:rsidR="00B52A53" w:rsidRPr="007B2CBD">
        <w:rPr>
          <w:rFonts w:ascii="Calibri" w:hAnsi="Calibri" w:cs="Calibri"/>
        </w:rPr>
        <w:t>, Basic Blood Collection</w:t>
      </w:r>
    </w:p>
    <w:p w14:paraId="6F4C32FC" w14:textId="7E82871F" w:rsidR="00AF534C" w:rsidRPr="007B2CBD" w:rsidRDefault="00AF534C" w:rsidP="00F92C37">
      <w:pPr>
        <w:rPr>
          <w:rFonts w:ascii="Calibri" w:hAnsi="Calibri" w:cs="Calibri"/>
        </w:rPr>
      </w:pPr>
      <w:r w:rsidRPr="007B2CBD">
        <w:rPr>
          <w:rFonts w:ascii="Calibri" w:hAnsi="Calibri" w:cs="Calibri"/>
        </w:rPr>
        <w:t xml:space="preserve">Active Washington State </w:t>
      </w:r>
      <w:r w:rsidR="00CF329E" w:rsidRPr="007B2CBD">
        <w:rPr>
          <w:rFonts w:ascii="Calibri" w:hAnsi="Calibri" w:cs="Calibri"/>
        </w:rPr>
        <w:t>Provider</w:t>
      </w:r>
      <w:r w:rsidR="002D5CD4" w:rsidRPr="007B2CBD">
        <w:rPr>
          <w:rFonts w:ascii="Calibri" w:hAnsi="Calibri" w:cs="Calibri"/>
        </w:rPr>
        <w:t xml:space="preserve"> </w:t>
      </w:r>
      <w:r w:rsidR="006D2B1F" w:rsidRPr="007B2CBD">
        <w:rPr>
          <w:rFonts w:ascii="Calibri" w:hAnsi="Calibri" w:cs="Calibri"/>
        </w:rPr>
        <w:t xml:space="preserve"># </w:t>
      </w:r>
      <w:r w:rsidRPr="007B2CBD">
        <w:rPr>
          <w:rFonts w:ascii="Calibri" w:hAnsi="Calibri" w:cs="Calibri"/>
        </w:rPr>
        <w:t>60925903</w:t>
      </w:r>
    </w:p>
    <w:p w14:paraId="2CD68EE3" w14:textId="77777777" w:rsidR="00ED7D35" w:rsidRPr="007B2CBD" w:rsidRDefault="00ED7D35" w:rsidP="00F92C37">
      <w:pPr>
        <w:pStyle w:val="ListParagraph"/>
        <w:ind w:left="0"/>
        <w:rPr>
          <w:rFonts w:ascii="Calibri" w:hAnsi="Calibri" w:cs="Calibri"/>
        </w:rPr>
      </w:pPr>
    </w:p>
    <w:p w14:paraId="3D21BFEC" w14:textId="58A0CCB4" w:rsidR="004D409D" w:rsidRPr="007B2CBD" w:rsidRDefault="0040710F" w:rsidP="00F92C37">
      <w:pPr>
        <w:rPr>
          <w:rFonts w:ascii="Calibri" w:hAnsi="Calibri" w:cs="Calibri"/>
          <w:sz w:val="28"/>
          <w:szCs w:val="28"/>
        </w:rPr>
      </w:pPr>
      <w:r w:rsidRPr="007B2CBD">
        <w:rPr>
          <w:rFonts w:ascii="Calibri" w:hAnsi="Calibri" w:cs="Calibri"/>
          <w:sz w:val="28"/>
          <w:szCs w:val="28"/>
        </w:rPr>
        <w:t>RESEARCH</w:t>
      </w:r>
      <w:r w:rsidR="006D1498" w:rsidRPr="007B2CBD">
        <w:rPr>
          <w:rFonts w:ascii="Calibri" w:hAnsi="Calibri" w:cs="Calibri"/>
          <w:sz w:val="28"/>
          <w:szCs w:val="28"/>
        </w:rPr>
        <w:t xml:space="preserve"> EXPERIENCE</w:t>
      </w:r>
    </w:p>
    <w:p w14:paraId="7E5FAEBB" w14:textId="0D896D9D" w:rsidR="00C41766" w:rsidRPr="007B2CBD" w:rsidRDefault="00F92C37" w:rsidP="00F92C37">
      <w:pPr>
        <w:rPr>
          <w:rFonts w:ascii="Calibri" w:hAnsi="Calibri" w:cs="Calibri"/>
          <w:b/>
          <w:bCs/>
        </w:rPr>
      </w:pPr>
      <w:r w:rsidRPr="007B2CBD">
        <w:rPr>
          <w:rFonts w:ascii="Calibri" w:hAnsi="Calibri" w:cs="Calibri"/>
          <w:b/>
          <w:bCs/>
        </w:rPr>
        <w:t xml:space="preserve">Research Scientist </w:t>
      </w:r>
      <w:r w:rsidR="00C41766" w:rsidRPr="007B2CBD">
        <w:rPr>
          <w:rFonts w:ascii="Calibri" w:hAnsi="Calibri" w:cs="Calibri"/>
        </w:rPr>
        <w:t>| Jan 2022-Present</w:t>
      </w:r>
    </w:p>
    <w:p w14:paraId="7C435BF4" w14:textId="16DC3D56" w:rsidR="00C41766" w:rsidRPr="007B2CBD" w:rsidRDefault="00C41766" w:rsidP="00F92C37">
      <w:pPr>
        <w:rPr>
          <w:rFonts w:ascii="Calibri" w:hAnsi="Calibri" w:cs="Calibri"/>
        </w:rPr>
      </w:pPr>
      <w:r w:rsidRPr="007B2CBD">
        <w:rPr>
          <w:rFonts w:ascii="Calibri" w:hAnsi="Calibri" w:cs="Calibri"/>
        </w:rPr>
        <w:t xml:space="preserve">University of Washington, Seattle, WA </w:t>
      </w:r>
    </w:p>
    <w:p w14:paraId="3EECF61A" w14:textId="01A18EB1" w:rsidR="00335DC9" w:rsidRPr="007B2CBD" w:rsidRDefault="000A4E43" w:rsidP="00847976">
      <w:pPr>
        <w:pStyle w:val="ListParagraph"/>
        <w:numPr>
          <w:ilvl w:val="0"/>
          <w:numId w:val="19"/>
        </w:numPr>
        <w:rPr>
          <w:rFonts w:ascii="Calibri" w:eastAsia="Times New Roman" w:hAnsi="Calibri" w:cs="Calibri"/>
          <w:sz w:val="22"/>
          <w:szCs w:val="22"/>
        </w:rPr>
      </w:pPr>
      <w:r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 xml:space="preserve">Research Scientist </w:t>
      </w:r>
      <w:r w:rsidR="00B15237">
        <w:rPr>
          <w:rFonts w:ascii="Calibri" w:eastAsia="Times New Roman" w:hAnsi="Calibri" w:cs="Calibri"/>
          <w:sz w:val="22"/>
          <w:szCs w:val="22"/>
          <w:shd w:val="clear" w:color="auto" w:fill="FFFFFF"/>
        </w:rPr>
        <w:t>for</w:t>
      </w:r>
      <w:r w:rsidR="00335DC9"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 xml:space="preserve"> the Center for Studies in Demography and Ecology </w:t>
      </w:r>
      <w:r w:rsidR="005503F9"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>H</w:t>
      </w:r>
      <w:r w:rsidR="00F70852"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 xml:space="preserve">uman </w:t>
      </w:r>
      <w:r w:rsidR="005503F9"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>B</w:t>
      </w:r>
      <w:r w:rsidR="00335DC9"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 xml:space="preserve">iodemography </w:t>
      </w:r>
      <w:r w:rsidR="00B43BA6"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>L</w:t>
      </w:r>
      <w:r w:rsidR="00335DC9"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>ab</w:t>
      </w:r>
      <w:r w:rsidR="00BE7651">
        <w:rPr>
          <w:rFonts w:ascii="Calibri" w:eastAsia="Times New Roman" w:hAnsi="Calibri" w:cs="Calibri"/>
          <w:sz w:val="22"/>
          <w:szCs w:val="22"/>
          <w:shd w:val="clear" w:color="auto" w:fill="FFFFFF"/>
        </w:rPr>
        <w:t xml:space="preserve"> (BSL</w:t>
      </w:r>
      <w:r w:rsidR="00F8733E">
        <w:rPr>
          <w:rFonts w:ascii="Calibri" w:eastAsia="Times New Roman" w:hAnsi="Calibri" w:cs="Calibri"/>
          <w:sz w:val="22"/>
          <w:szCs w:val="22"/>
          <w:shd w:val="clear" w:color="auto" w:fill="FFFFFF"/>
        </w:rPr>
        <w:t>-</w:t>
      </w:r>
      <w:r w:rsidR="00BE7651">
        <w:rPr>
          <w:rFonts w:ascii="Calibri" w:eastAsia="Times New Roman" w:hAnsi="Calibri" w:cs="Calibri"/>
          <w:sz w:val="22"/>
          <w:szCs w:val="22"/>
          <w:shd w:val="clear" w:color="auto" w:fill="FFFFFF"/>
        </w:rPr>
        <w:t>2)</w:t>
      </w:r>
    </w:p>
    <w:p w14:paraId="66F673E8" w14:textId="0A5F0B3A" w:rsidR="0058177B" w:rsidRPr="00DA115B" w:rsidRDefault="00433339" w:rsidP="0058177B">
      <w:pPr>
        <w:pStyle w:val="ListParagraph"/>
        <w:numPr>
          <w:ilvl w:val="0"/>
          <w:numId w:val="19"/>
        </w:numPr>
        <w:rPr>
          <w:rFonts w:ascii="Calibri" w:hAnsi="Calibri" w:cs="Calibri"/>
          <w:sz w:val="28"/>
          <w:szCs w:val="28"/>
        </w:rPr>
      </w:pPr>
      <w:r>
        <w:rPr>
          <w:rFonts w:ascii="Calibri" w:eastAsia="Times New Roman" w:hAnsi="Calibri" w:cs="Calibri"/>
          <w:sz w:val="22"/>
          <w:szCs w:val="22"/>
          <w:shd w:val="clear" w:color="auto" w:fill="FFFFFF"/>
        </w:rPr>
        <w:t>P</w:t>
      </w:r>
      <w:r w:rsidR="00335DC9"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 xml:space="preserve">rocessing </w:t>
      </w:r>
      <w:r w:rsidR="0058177B">
        <w:rPr>
          <w:rFonts w:ascii="Calibri" w:eastAsia="Times New Roman" w:hAnsi="Calibri" w:cs="Calibri"/>
          <w:sz w:val="22"/>
          <w:szCs w:val="22"/>
          <w:shd w:val="clear" w:color="auto" w:fill="FFFFFF"/>
        </w:rPr>
        <w:t>biological specimens</w:t>
      </w:r>
      <w:r w:rsidR="00335DC9"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 xml:space="preserve"> and running </w:t>
      </w:r>
      <w:r w:rsidR="00A16C7E"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 xml:space="preserve">in-house single and multiplex </w:t>
      </w:r>
      <w:r w:rsidR="002C542B">
        <w:rPr>
          <w:rFonts w:ascii="Calibri" w:eastAsia="Times New Roman" w:hAnsi="Calibri" w:cs="Calibri"/>
          <w:sz w:val="22"/>
          <w:szCs w:val="22"/>
          <w:shd w:val="clear" w:color="auto" w:fill="FFFFFF"/>
        </w:rPr>
        <w:t>bioanalytical</w:t>
      </w:r>
      <w:r w:rsidR="00335DC9"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 xml:space="preserve"> assays</w:t>
      </w:r>
      <w:r w:rsidR="002A278C">
        <w:rPr>
          <w:rFonts w:ascii="Calibri" w:eastAsia="Times New Roman" w:hAnsi="Calibri" w:cs="Calibri"/>
          <w:sz w:val="22"/>
          <w:szCs w:val="22"/>
          <w:shd w:val="clear" w:color="auto" w:fill="FFFFFF"/>
        </w:rPr>
        <w:t xml:space="preserve"> (e.g., ELISA)</w:t>
      </w:r>
      <w:r w:rsidR="00335DC9"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 xml:space="preserve"> for domestic and international </w:t>
      </w:r>
      <w:r w:rsidR="00727EEA"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>epidemiological</w:t>
      </w:r>
      <w:r w:rsidR="00335DC9"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 xml:space="preserve"> studies (e.g., </w:t>
      </w:r>
      <w:r w:rsidR="00E844FA"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 xml:space="preserve">SHINE </w:t>
      </w:r>
      <w:r w:rsidR="004A7A5E"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>s</w:t>
      </w:r>
      <w:r w:rsidR="00335DC9" w:rsidRPr="007B2CBD">
        <w:rPr>
          <w:rFonts w:ascii="Calibri" w:eastAsia="Times New Roman" w:hAnsi="Calibri" w:cs="Calibri"/>
          <w:sz w:val="22"/>
          <w:szCs w:val="22"/>
          <w:shd w:val="clear" w:color="auto" w:fill="FFFFFF"/>
        </w:rPr>
        <w:t>tudy, Seattle Postpartum Health Study)</w:t>
      </w:r>
    </w:p>
    <w:p w14:paraId="67AE2564" w14:textId="20BB67D5" w:rsidR="00335DC9" w:rsidRPr="00DA115B" w:rsidRDefault="00DA115B" w:rsidP="005C2EBA">
      <w:pPr>
        <w:pStyle w:val="ListParagraph"/>
        <w:numPr>
          <w:ilvl w:val="0"/>
          <w:numId w:val="19"/>
        </w:numPr>
        <w:rPr>
          <w:rFonts w:ascii="Calibri" w:hAnsi="Calibri" w:cs="Calibri"/>
          <w:sz w:val="28"/>
          <w:szCs w:val="28"/>
        </w:rPr>
      </w:pPr>
      <w:r w:rsidRPr="00DA115B">
        <w:rPr>
          <w:rFonts w:ascii="Calibri" w:eastAsia="Times New Roman" w:hAnsi="Calibri" w:cs="Calibri"/>
          <w:sz w:val="22"/>
          <w:szCs w:val="22"/>
          <w:shd w:val="clear" w:color="auto" w:fill="FFFFFF"/>
        </w:rPr>
        <w:t xml:space="preserve">Training research personnel on </w:t>
      </w:r>
      <w:r w:rsidR="00027080">
        <w:rPr>
          <w:rFonts w:ascii="Calibri" w:eastAsia="Times New Roman" w:hAnsi="Calibri" w:cs="Calibri"/>
          <w:sz w:val="22"/>
          <w:szCs w:val="22"/>
          <w:shd w:val="clear" w:color="auto" w:fill="FFFFFF"/>
        </w:rPr>
        <w:t xml:space="preserve">appropriate </w:t>
      </w:r>
      <w:r w:rsidRPr="00DA115B">
        <w:rPr>
          <w:rFonts w:ascii="Calibri" w:eastAsia="Times New Roman" w:hAnsi="Calibri" w:cs="Calibri"/>
          <w:sz w:val="22"/>
          <w:szCs w:val="22"/>
          <w:shd w:val="clear" w:color="auto" w:fill="FFFFFF"/>
        </w:rPr>
        <w:t xml:space="preserve">blood collection and assay protocols </w:t>
      </w:r>
    </w:p>
    <w:p w14:paraId="52E207C3" w14:textId="77777777" w:rsidR="00DA115B" w:rsidRPr="00DA115B" w:rsidRDefault="00DA115B" w:rsidP="00DA115B">
      <w:pPr>
        <w:rPr>
          <w:rFonts w:ascii="Calibri" w:hAnsi="Calibri" w:cs="Calibri"/>
          <w:sz w:val="28"/>
          <w:szCs w:val="28"/>
        </w:rPr>
      </w:pPr>
    </w:p>
    <w:p w14:paraId="76B3B300" w14:textId="77777777" w:rsidR="00497945" w:rsidRDefault="00497945" w:rsidP="00497945">
      <w:pPr>
        <w:rPr>
          <w:rFonts w:ascii="Calibri" w:hAnsi="Calibri"/>
        </w:rPr>
      </w:pPr>
      <w:r w:rsidRPr="00257656">
        <w:rPr>
          <w:rFonts w:ascii="Calibri" w:hAnsi="Calibri"/>
          <w:b/>
          <w:bCs/>
        </w:rPr>
        <w:t>Princip</w:t>
      </w:r>
      <w:r>
        <w:rPr>
          <w:rFonts w:ascii="Calibri" w:hAnsi="Calibri"/>
          <w:b/>
          <w:bCs/>
        </w:rPr>
        <w:t>al</w:t>
      </w:r>
      <w:r w:rsidRPr="00257656">
        <w:rPr>
          <w:rFonts w:ascii="Calibri" w:hAnsi="Calibri"/>
          <w:b/>
          <w:bCs/>
        </w:rPr>
        <w:t xml:space="preserve"> Investigator</w:t>
      </w:r>
      <w:r>
        <w:rPr>
          <w:rFonts w:ascii="Calibri" w:hAnsi="Calibri"/>
          <w:b/>
          <w:bCs/>
        </w:rPr>
        <w:t xml:space="preserve"> </w:t>
      </w:r>
      <w:r>
        <w:rPr>
          <w:rFonts w:ascii="Calibri" w:hAnsi="Calibri"/>
        </w:rPr>
        <w:t xml:space="preserve">| </w:t>
      </w:r>
      <w:r w:rsidRPr="00257656">
        <w:rPr>
          <w:rFonts w:ascii="Calibri" w:hAnsi="Calibri"/>
        </w:rPr>
        <w:t>Oct</w:t>
      </w:r>
      <w:r>
        <w:rPr>
          <w:rFonts w:ascii="Calibri" w:hAnsi="Calibri"/>
        </w:rPr>
        <w:t xml:space="preserve"> </w:t>
      </w:r>
      <w:r w:rsidRPr="00257656">
        <w:rPr>
          <w:rFonts w:ascii="Calibri" w:hAnsi="Calibri"/>
        </w:rPr>
        <w:t>2020</w:t>
      </w:r>
      <w:r>
        <w:rPr>
          <w:rFonts w:ascii="Calibri" w:hAnsi="Calibri"/>
        </w:rPr>
        <w:t>-Mar 2022</w:t>
      </w:r>
    </w:p>
    <w:p w14:paraId="66E70F98" w14:textId="77777777" w:rsidR="00497945" w:rsidRPr="00C92E19" w:rsidRDefault="00497945" w:rsidP="00497945">
      <w:pPr>
        <w:rPr>
          <w:rFonts w:ascii="Calibri" w:hAnsi="Calibri"/>
        </w:rPr>
      </w:pPr>
      <w:r w:rsidRPr="00C92E19">
        <w:rPr>
          <w:rFonts w:ascii="Calibri" w:hAnsi="Calibri" w:cs="Calibri"/>
        </w:rPr>
        <w:t xml:space="preserve">University of California, Santa Barbara, CA </w:t>
      </w:r>
    </w:p>
    <w:p w14:paraId="494E1927" w14:textId="77777777" w:rsidR="00497945" w:rsidRPr="003E5753" w:rsidRDefault="00497945" w:rsidP="00497945">
      <w:pPr>
        <w:pStyle w:val="ListParagraph"/>
        <w:numPr>
          <w:ilvl w:val="0"/>
          <w:numId w:val="1"/>
        </w:numPr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Designed and executed study investigating effects of breastfeeding behavior</w:t>
      </w:r>
      <w:r w:rsidRPr="003E5753">
        <w:rPr>
          <w:rFonts w:ascii="Calibri" w:hAnsi="Calibri"/>
          <w:sz w:val="22"/>
          <w:szCs w:val="22"/>
        </w:rPr>
        <w:t xml:space="preserve"> on depressive symptoms, physical health, and immune phenotype among postpartum mothers in the United States (n=97)</w:t>
      </w:r>
      <w:r>
        <w:rPr>
          <w:rFonts w:ascii="Calibri" w:hAnsi="Calibri"/>
          <w:sz w:val="22"/>
          <w:szCs w:val="22"/>
        </w:rPr>
        <w:t xml:space="preserve"> </w:t>
      </w:r>
    </w:p>
    <w:p w14:paraId="5427CC53" w14:textId="77777777" w:rsidR="00497945" w:rsidRPr="009076E5" w:rsidRDefault="00497945" w:rsidP="00497945">
      <w:pPr>
        <w:pStyle w:val="ListParagraph"/>
        <w:numPr>
          <w:ilvl w:val="0"/>
          <w:numId w:val="1"/>
        </w:numPr>
        <w:rPr>
          <w:rFonts w:ascii="Calibri" w:hAnsi="Calibri"/>
          <w:sz w:val="22"/>
          <w:szCs w:val="22"/>
        </w:rPr>
      </w:pPr>
      <w:r w:rsidRPr="00342D35">
        <w:rPr>
          <w:rFonts w:ascii="Calibri" w:hAnsi="Calibri"/>
          <w:sz w:val="22"/>
          <w:szCs w:val="22"/>
        </w:rPr>
        <w:t>Em</w:t>
      </w:r>
      <w:r>
        <w:rPr>
          <w:rFonts w:ascii="Calibri" w:hAnsi="Calibri"/>
          <w:sz w:val="22"/>
          <w:szCs w:val="22"/>
        </w:rPr>
        <w:t>ployed causal diagrams to identify collider variables, specify response and predictor variables, and determine population and group-level terms used in Bayesian multilevel models</w:t>
      </w:r>
    </w:p>
    <w:p w14:paraId="15D68038" w14:textId="77777777" w:rsidR="00497945" w:rsidRDefault="00497945" w:rsidP="00497945">
      <w:pPr>
        <w:pStyle w:val="ListParagraph"/>
        <w:numPr>
          <w:ilvl w:val="0"/>
          <w:numId w:val="1"/>
        </w:numPr>
        <w:rPr>
          <w:rFonts w:ascii="Calibri" w:hAnsi="Calibri"/>
          <w:sz w:val="22"/>
          <w:szCs w:val="22"/>
        </w:rPr>
      </w:pPr>
      <w:r w:rsidRPr="00257656">
        <w:rPr>
          <w:rFonts w:ascii="Calibri" w:hAnsi="Calibri"/>
          <w:sz w:val="22"/>
          <w:szCs w:val="22"/>
        </w:rPr>
        <w:t>Adapted original study design to accommodate rapid changes in research protocols following COVID-19 restrictions</w:t>
      </w:r>
      <w:r>
        <w:rPr>
          <w:rFonts w:ascii="Calibri" w:hAnsi="Calibri"/>
          <w:sz w:val="22"/>
          <w:szCs w:val="22"/>
        </w:rPr>
        <w:t xml:space="preserve"> while</w:t>
      </w:r>
      <w:r w:rsidRPr="00257656">
        <w:rPr>
          <w:rFonts w:ascii="Calibri" w:hAnsi="Calibri"/>
          <w:sz w:val="22"/>
          <w:szCs w:val="22"/>
        </w:rPr>
        <w:t xml:space="preserve"> retain</w:t>
      </w:r>
      <w:r>
        <w:rPr>
          <w:rFonts w:ascii="Calibri" w:hAnsi="Calibri"/>
          <w:sz w:val="22"/>
          <w:szCs w:val="22"/>
        </w:rPr>
        <w:t>ing</w:t>
      </w:r>
      <w:r w:rsidRPr="00257656">
        <w:rPr>
          <w:rFonts w:ascii="Calibri" w:hAnsi="Calibri"/>
          <w:sz w:val="22"/>
          <w:szCs w:val="22"/>
        </w:rPr>
        <w:t xml:space="preserve"> research objectives and methodological rigor </w:t>
      </w:r>
    </w:p>
    <w:p w14:paraId="6101A5AE" w14:textId="77777777" w:rsidR="00497945" w:rsidRPr="00790B7A" w:rsidRDefault="00497945" w:rsidP="00497945">
      <w:pPr>
        <w:pStyle w:val="ListParagraph"/>
        <w:numPr>
          <w:ilvl w:val="0"/>
          <w:numId w:val="1"/>
        </w:numPr>
        <w:rPr>
          <w:rFonts w:ascii="Calibri" w:hAnsi="Calibri"/>
          <w:sz w:val="22"/>
          <w:szCs w:val="22"/>
        </w:rPr>
      </w:pPr>
      <w:r w:rsidRPr="00790B7A">
        <w:rPr>
          <w:rFonts w:ascii="Calibri" w:hAnsi="Calibri"/>
          <w:sz w:val="22"/>
          <w:szCs w:val="22"/>
        </w:rPr>
        <w:t xml:space="preserve">Managed research assistant in sample collection/study operations and coordinated participant engagement </w:t>
      </w:r>
    </w:p>
    <w:p w14:paraId="173DED0A" w14:textId="77777777" w:rsidR="00497945" w:rsidRPr="00CE3717" w:rsidRDefault="00497945" w:rsidP="00497945">
      <w:pPr>
        <w:pStyle w:val="ListParagraph"/>
        <w:numPr>
          <w:ilvl w:val="0"/>
          <w:numId w:val="1"/>
        </w:numPr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S</w:t>
      </w:r>
      <w:r w:rsidRPr="00257656">
        <w:rPr>
          <w:rFonts w:ascii="Calibri" w:hAnsi="Calibri"/>
          <w:sz w:val="22"/>
          <w:szCs w:val="22"/>
        </w:rPr>
        <w:t xml:space="preserve">ecured project funding from National Science Foundation </w:t>
      </w:r>
      <w:r>
        <w:rPr>
          <w:rFonts w:ascii="Calibri" w:hAnsi="Calibri"/>
          <w:sz w:val="22"/>
          <w:szCs w:val="22"/>
        </w:rPr>
        <w:t>($</w:t>
      </w:r>
      <w:r w:rsidRPr="003825CF">
        <w:rPr>
          <w:rFonts w:ascii="Calibri" w:hAnsi="Calibri"/>
          <w:sz w:val="22"/>
          <w:szCs w:val="22"/>
        </w:rPr>
        <w:t>19</w:t>
      </w:r>
      <w:r>
        <w:rPr>
          <w:rFonts w:ascii="Calibri" w:hAnsi="Calibri"/>
          <w:sz w:val="22"/>
          <w:szCs w:val="22"/>
        </w:rPr>
        <w:t>,</w:t>
      </w:r>
      <w:r w:rsidRPr="003825CF">
        <w:rPr>
          <w:rFonts w:ascii="Calibri" w:hAnsi="Calibri"/>
          <w:sz w:val="22"/>
          <w:szCs w:val="22"/>
        </w:rPr>
        <w:t>896</w:t>
      </w:r>
      <w:r>
        <w:rPr>
          <w:rFonts w:ascii="Calibri" w:hAnsi="Calibri"/>
          <w:sz w:val="22"/>
          <w:szCs w:val="22"/>
        </w:rPr>
        <w:t xml:space="preserve">) </w:t>
      </w:r>
      <w:r w:rsidRPr="00257656">
        <w:rPr>
          <w:rFonts w:ascii="Calibri" w:hAnsi="Calibri"/>
          <w:sz w:val="22"/>
          <w:szCs w:val="22"/>
        </w:rPr>
        <w:t>and Wenner-Gren Foundation ($</w:t>
      </w:r>
      <w:r w:rsidRPr="003825CF">
        <w:rPr>
          <w:rFonts w:ascii="Calibri" w:hAnsi="Calibri"/>
          <w:sz w:val="22"/>
          <w:szCs w:val="22"/>
        </w:rPr>
        <w:t>19</w:t>
      </w:r>
      <w:r>
        <w:rPr>
          <w:rFonts w:ascii="Calibri" w:hAnsi="Calibri"/>
          <w:sz w:val="22"/>
          <w:szCs w:val="22"/>
        </w:rPr>
        <w:t>,</w:t>
      </w:r>
      <w:r w:rsidRPr="003825CF">
        <w:rPr>
          <w:rFonts w:ascii="Calibri" w:hAnsi="Calibri"/>
          <w:sz w:val="22"/>
          <w:szCs w:val="22"/>
        </w:rPr>
        <w:t>996</w:t>
      </w:r>
      <w:r w:rsidRPr="00257656">
        <w:rPr>
          <w:rFonts w:ascii="Calibri" w:hAnsi="Calibri"/>
          <w:sz w:val="22"/>
          <w:szCs w:val="22"/>
        </w:rPr>
        <w:t>)</w:t>
      </w:r>
    </w:p>
    <w:p w14:paraId="3DBB5088" w14:textId="77777777" w:rsidR="00497945" w:rsidRPr="00257656" w:rsidRDefault="00497945" w:rsidP="00497945">
      <w:pPr>
        <w:rPr>
          <w:rFonts w:ascii="Calibri" w:hAnsi="Calibri"/>
          <w:sz w:val="22"/>
          <w:szCs w:val="22"/>
        </w:rPr>
      </w:pPr>
    </w:p>
    <w:p w14:paraId="560D3836" w14:textId="77777777" w:rsidR="00497945" w:rsidRDefault="00497945" w:rsidP="00497945">
      <w:pPr>
        <w:rPr>
          <w:rFonts w:ascii="Calibri" w:hAnsi="Calibri"/>
        </w:rPr>
      </w:pPr>
      <w:r w:rsidRPr="00D0015B">
        <w:rPr>
          <w:rFonts w:ascii="Calibri" w:hAnsi="Calibri"/>
          <w:b/>
          <w:bCs/>
        </w:rPr>
        <w:t>Graduate Research Fellow</w:t>
      </w:r>
      <w:r w:rsidRPr="00D0015B">
        <w:rPr>
          <w:rFonts w:ascii="Calibri" w:hAnsi="Calibri"/>
        </w:rPr>
        <w:t xml:space="preserve"> </w:t>
      </w:r>
      <w:r>
        <w:rPr>
          <w:rFonts w:ascii="Calibri" w:hAnsi="Calibri"/>
        </w:rPr>
        <w:t xml:space="preserve">| </w:t>
      </w:r>
      <w:r w:rsidRPr="00257656">
        <w:rPr>
          <w:rFonts w:ascii="Calibri" w:hAnsi="Calibri"/>
        </w:rPr>
        <w:t>Sep 2015</w:t>
      </w:r>
      <w:r>
        <w:rPr>
          <w:rFonts w:ascii="Calibri" w:hAnsi="Calibri"/>
        </w:rPr>
        <w:t>-</w:t>
      </w:r>
      <w:r w:rsidRPr="00257656">
        <w:rPr>
          <w:rFonts w:ascii="Calibri" w:hAnsi="Calibri"/>
        </w:rPr>
        <w:t>Sep 2021</w:t>
      </w:r>
    </w:p>
    <w:p w14:paraId="54326268" w14:textId="77777777" w:rsidR="00497945" w:rsidRPr="00257656" w:rsidRDefault="00497945" w:rsidP="00497945">
      <w:pPr>
        <w:rPr>
          <w:rFonts w:ascii="Calibri" w:hAnsi="Calibri"/>
        </w:rPr>
      </w:pPr>
      <w:r>
        <w:rPr>
          <w:rFonts w:ascii="Calibri" w:hAnsi="Calibri"/>
        </w:rPr>
        <w:t>University of California, Santa Barbara, CA</w:t>
      </w:r>
    </w:p>
    <w:p w14:paraId="2BF6141D" w14:textId="77777777" w:rsidR="00497945" w:rsidRDefault="00497945" w:rsidP="00497945">
      <w:pPr>
        <w:pStyle w:val="ListParagraph"/>
        <w:numPr>
          <w:ilvl w:val="0"/>
          <w:numId w:val="2"/>
        </w:numPr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 xml:space="preserve">Merged real-world demographic, medical, and flow cytometry </w:t>
      </w:r>
      <w:r w:rsidRPr="00257656">
        <w:rPr>
          <w:rFonts w:ascii="Calibri" w:hAnsi="Calibri"/>
          <w:sz w:val="22"/>
          <w:szCs w:val="22"/>
        </w:rPr>
        <w:t xml:space="preserve">data from the National Health and Nutrition Examination Survey </w:t>
      </w:r>
      <w:r>
        <w:rPr>
          <w:rFonts w:ascii="Calibri" w:hAnsi="Calibri"/>
          <w:sz w:val="22"/>
          <w:szCs w:val="22"/>
        </w:rPr>
        <w:t xml:space="preserve">(NHANES) </w:t>
      </w:r>
      <w:r w:rsidRPr="00257656">
        <w:rPr>
          <w:rFonts w:ascii="Calibri" w:hAnsi="Calibri"/>
          <w:sz w:val="22"/>
          <w:szCs w:val="22"/>
        </w:rPr>
        <w:t xml:space="preserve">and Tsimane Health and Life History Project </w:t>
      </w:r>
      <w:r>
        <w:rPr>
          <w:rFonts w:ascii="Calibri" w:hAnsi="Calibri"/>
          <w:sz w:val="22"/>
          <w:szCs w:val="22"/>
        </w:rPr>
        <w:t>to</w:t>
      </w:r>
      <w:r w:rsidRPr="00257656">
        <w:rPr>
          <w:rFonts w:ascii="Calibri" w:hAnsi="Calibri"/>
          <w:sz w:val="22"/>
          <w:szCs w:val="22"/>
        </w:rPr>
        <w:t xml:space="preserve"> </w:t>
      </w:r>
      <w:r>
        <w:rPr>
          <w:rFonts w:ascii="Calibri" w:hAnsi="Calibri"/>
          <w:sz w:val="22"/>
          <w:szCs w:val="22"/>
        </w:rPr>
        <w:t>compare the effects of reproductive status on immune function among women in the United States and Amazonian River Basin</w:t>
      </w:r>
    </w:p>
    <w:p w14:paraId="1A6E5855" w14:textId="77777777" w:rsidR="00497945" w:rsidRPr="00BF470B" w:rsidRDefault="00497945" w:rsidP="00497945">
      <w:pPr>
        <w:pStyle w:val="ListParagraph"/>
        <w:numPr>
          <w:ilvl w:val="0"/>
          <w:numId w:val="2"/>
        </w:numPr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 xml:space="preserve">Collaborated </w:t>
      </w:r>
      <w:r w:rsidRPr="00BF470B">
        <w:rPr>
          <w:rFonts w:ascii="Calibri" w:hAnsi="Calibri"/>
          <w:sz w:val="22"/>
          <w:szCs w:val="22"/>
        </w:rPr>
        <w:t>with 8 c</w:t>
      </w:r>
      <w:r>
        <w:rPr>
          <w:rFonts w:ascii="Calibri" w:hAnsi="Calibri"/>
          <w:sz w:val="22"/>
          <w:szCs w:val="22"/>
        </w:rPr>
        <w:t>olleagues</w:t>
      </w:r>
      <w:r w:rsidRPr="00BF470B">
        <w:rPr>
          <w:rFonts w:ascii="Calibri" w:hAnsi="Calibri"/>
          <w:sz w:val="22"/>
          <w:szCs w:val="22"/>
        </w:rPr>
        <w:t xml:space="preserve"> at 5 different institutions to write 2 </w:t>
      </w:r>
      <w:r>
        <w:rPr>
          <w:rFonts w:ascii="Calibri" w:hAnsi="Calibri"/>
          <w:sz w:val="22"/>
          <w:szCs w:val="22"/>
        </w:rPr>
        <w:t xml:space="preserve">corresponding </w:t>
      </w:r>
      <w:r w:rsidRPr="00BF470B">
        <w:rPr>
          <w:rFonts w:ascii="Calibri" w:hAnsi="Calibri"/>
          <w:sz w:val="22"/>
          <w:szCs w:val="22"/>
        </w:rPr>
        <w:t>first-author papers</w:t>
      </w:r>
      <w:r>
        <w:rPr>
          <w:rFonts w:ascii="Calibri" w:hAnsi="Calibri"/>
          <w:sz w:val="22"/>
          <w:szCs w:val="22"/>
        </w:rPr>
        <w:t xml:space="preserve">; </w:t>
      </w:r>
      <w:r w:rsidRPr="00BF470B">
        <w:rPr>
          <w:rFonts w:ascii="Calibri" w:hAnsi="Calibri"/>
          <w:sz w:val="22"/>
          <w:szCs w:val="22"/>
        </w:rPr>
        <w:t>1 published in Evolution, Medicine, and Public Health</w:t>
      </w:r>
      <w:r>
        <w:rPr>
          <w:rFonts w:ascii="Calibri" w:hAnsi="Calibri"/>
          <w:sz w:val="22"/>
          <w:szCs w:val="22"/>
        </w:rPr>
        <w:t xml:space="preserve">, </w:t>
      </w:r>
      <w:r w:rsidRPr="00BF470B">
        <w:rPr>
          <w:rFonts w:ascii="Calibri" w:hAnsi="Calibri"/>
          <w:sz w:val="22"/>
          <w:szCs w:val="22"/>
        </w:rPr>
        <w:t>1 entering publication pipeline for Proceedings of the National Academy of Sciences</w:t>
      </w:r>
    </w:p>
    <w:p w14:paraId="163F6669" w14:textId="77777777" w:rsidR="00497945" w:rsidRPr="00257656" w:rsidRDefault="00497945" w:rsidP="00497945">
      <w:pPr>
        <w:pStyle w:val="ListParagraph"/>
        <w:numPr>
          <w:ilvl w:val="0"/>
          <w:numId w:val="2"/>
        </w:numPr>
        <w:rPr>
          <w:rFonts w:ascii="Calibri" w:hAnsi="Calibri"/>
          <w:sz w:val="22"/>
          <w:szCs w:val="22"/>
        </w:rPr>
      </w:pPr>
      <w:r w:rsidRPr="00257656">
        <w:rPr>
          <w:rFonts w:ascii="Calibri" w:hAnsi="Calibri"/>
          <w:sz w:val="22"/>
          <w:szCs w:val="22"/>
        </w:rPr>
        <w:t xml:space="preserve">Presented research findings at 6 conferences, winning </w:t>
      </w:r>
      <w:r>
        <w:rPr>
          <w:rFonts w:ascii="Calibri" w:hAnsi="Calibri"/>
          <w:sz w:val="22"/>
          <w:szCs w:val="22"/>
        </w:rPr>
        <w:t>s</w:t>
      </w:r>
      <w:r w:rsidRPr="00257656">
        <w:rPr>
          <w:rFonts w:ascii="Calibri" w:hAnsi="Calibri"/>
          <w:sz w:val="22"/>
          <w:szCs w:val="22"/>
        </w:rPr>
        <w:t xml:space="preserve">tudent award for best podium presentation at 2019 Human Biology Association annual meeting </w:t>
      </w:r>
    </w:p>
    <w:p w14:paraId="19488018" w14:textId="77777777" w:rsidR="00497945" w:rsidRPr="00257656" w:rsidRDefault="00497945" w:rsidP="00497945">
      <w:pPr>
        <w:pStyle w:val="ListParagraph"/>
        <w:numPr>
          <w:ilvl w:val="0"/>
          <w:numId w:val="2"/>
        </w:numPr>
        <w:rPr>
          <w:rFonts w:ascii="Calibri" w:hAnsi="Calibri"/>
          <w:sz w:val="22"/>
          <w:szCs w:val="22"/>
        </w:rPr>
      </w:pPr>
      <w:r w:rsidRPr="00257656">
        <w:rPr>
          <w:rFonts w:ascii="Calibri" w:hAnsi="Calibri"/>
          <w:sz w:val="22"/>
          <w:szCs w:val="22"/>
        </w:rPr>
        <w:t xml:space="preserve">Secured </w:t>
      </w:r>
      <w:r>
        <w:rPr>
          <w:rFonts w:ascii="Calibri" w:hAnsi="Calibri"/>
          <w:sz w:val="22"/>
          <w:szCs w:val="22"/>
        </w:rPr>
        <w:t xml:space="preserve">NSF </w:t>
      </w:r>
      <w:r w:rsidRPr="00257656">
        <w:rPr>
          <w:rFonts w:ascii="Calibri" w:hAnsi="Calibri"/>
          <w:sz w:val="22"/>
          <w:szCs w:val="22"/>
        </w:rPr>
        <w:t>GFRP award ($138,000) and 5 internal grants ($6,288</w:t>
      </w:r>
      <w:r>
        <w:rPr>
          <w:rFonts w:ascii="Calibri" w:hAnsi="Calibri"/>
          <w:sz w:val="22"/>
          <w:szCs w:val="22"/>
        </w:rPr>
        <w:t>) to fund research program</w:t>
      </w:r>
    </w:p>
    <w:p w14:paraId="0D66EA2B" w14:textId="77777777" w:rsidR="00497945" w:rsidRPr="00D0015B" w:rsidRDefault="00497945" w:rsidP="00497945">
      <w:pPr>
        <w:pStyle w:val="NoSpacing"/>
        <w:rPr>
          <w:rFonts w:ascii="Calibri" w:hAnsi="Calibri"/>
        </w:rPr>
      </w:pPr>
    </w:p>
    <w:p w14:paraId="4032381B" w14:textId="6503911C" w:rsidR="00497945" w:rsidRDefault="00497945" w:rsidP="00497945">
      <w:pPr>
        <w:rPr>
          <w:rFonts w:ascii="Calibri" w:hAnsi="Calibri"/>
        </w:rPr>
      </w:pPr>
      <w:r w:rsidRPr="00D0015B">
        <w:rPr>
          <w:rFonts w:ascii="Calibri" w:hAnsi="Calibri"/>
          <w:b/>
          <w:bCs/>
        </w:rPr>
        <w:lastRenderedPageBreak/>
        <w:t>Post</w:t>
      </w:r>
      <w:r w:rsidR="00102CE1">
        <w:rPr>
          <w:rFonts w:ascii="Calibri" w:hAnsi="Calibri"/>
          <w:b/>
          <w:bCs/>
        </w:rPr>
        <w:t xml:space="preserve"> </w:t>
      </w:r>
      <w:r w:rsidRPr="00D0015B">
        <w:rPr>
          <w:rFonts w:ascii="Calibri" w:hAnsi="Calibri"/>
          <w:b/>
          <w:bCs/>
        </w:rPr>
        <w:t>Baccalaureate Research Fellow</w:t>
      </w:r>
      <w:r w:rsidRPr="00F2704C">
        <w:rPr>
          <w:rFonts w:ascii="Calibri" w:hAnsi="Calibri"/>
        </w:rPr>
        <w:t xml:space="preserve"> </w:t>
      </w:r>
      <w:r>
        <w:rPr>
          <w:rFonts w:ascii="Calibri" w:hAnsi="Calibri"/>
        </w:rPr>
        <w:t xml:space="preserve">| </w:t>
      </w:r>
      <w:r w:rsidRPr="00257656">
        <w:rPr>
          <w:rFonts w:ascii="Calibri" w:hAnsi="Calibri"/>
        </w:rPr>
        <w:t>Jun 2014</w:t>
      </w:r>
      <w:r>
        <w:rPr>
          <w:rFonts w:ascii="Calibri" w:hAnsi="Calibri"/>
        </w:rPr>
        <w:t>-</w:t>
      </w:r>
      <w:r w:rsidRPr="00257656">
        <w:rPr>
          <w:rFonts w:ascii="Calibri" w:hAnsi="Calibri"/>
        </w:rPr>
        <w:t>Jun 2015</w:t>
      </w:r>
    </w:p>
    <w:p w14:paraId="619F3E65" w14:textId="77777777" w:rsidR="00497945" w:rsidRPr="00D0015B" w:rsidRDefault="00497945" w:rsidP="00497945">
      <w:pPr>
        <w:rPr>
          <w:rFonts w:ascii="Calibri" w:hAnsi="Calibri"/>
        </w:rPr>
      </w:pPr>
      <w:r>
        <w:rPr>
          <w:rFonts w:ascii="Calibri" w:hAnsi="Calibri"/>
        </w:rPr>
        <w:t>Seattle Pacific University, Seattle, WA</w:t>
      </w:r>
    </w:p>
    <w:p w14:paraId="352999AF" w14:textId="77777777" w:rsidR="00497945" w:rsidRPr="00115360" w:rsidRDefault="00497945" w:rsidP="00497945">
      <w:pPr>
        <w:pStyle w:val="ListParagraph"/>
        <w:numPr>
          <w:ilvl w:val="0"/>
          <w:numId w:val="3"/>
        </w:numPr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 xml:space="preserve">Used </w:t>
      </w:r>
      <w:r w:rsidRPr="00257656">
        <w:rPr>
          <w:rFonts w:ascii="Calibri" w:hAnsi="Calibri"/>
          <w:sz w:val="22"/>
          <w:szCs w:val="22"/>
        </w:rPr>
        <w:t>portable respirometry and temperature telemetry</w:t>
      </w:r>
      <w:r>
        <w:rPr>
          <w:rFonts w:ascii="Calibri" w:hAnsi="Calibri"/>
          <w:sz w:val="22"/>
          <w:szCs w:val="22"/>
        </w:rPr>
        <w:t xml:space="preserve"> techniques to investigate </w:t>
      </w:r>
      <w:r w:rsidRPr="00115360">
        <w:rPr>
          <w:rFonts w:ascii="Calibri" w:hAnsi="Calibri"/>
          <w:sz w:val="22"/>
          <w:szCs w:val="22"/>
        </w:rPr>
        <w:t>the energetic and thermoregulatory costs of walking at different speeds and on variable terrain</w:t>
      </w:r>
    </w:p>
    <w:p w14:paraId="17F9A51F" w14:textId="77777777" w:rsidR="00497945" w:rsidRPr="00257656" w:rsidRDefault="00497945" w:rsidP="00497945">
      <w:pPr>
        <w:pStyle w:val="ListParagraph"/>
        <w:numPr>
          <w:ilvl w:val="0"/>
          <w:numId w:val="3"/>
        </w:numPr>
        <w:rPr>
          <w:rFonts w:ascii="Calibri" w:hAnsi="Calibri"/>
          <w:sz w:val="22"/>
          <w:szCs w:val="22"/>
        </w:rPr>
      </w:pPr>
      <w:r w:rsidRPr="00257656">
        <w:rPr>
          <w:rFonts w:ascii="Calibri" w:hAnsi="Calibri"/>
          <w:sz w:val="22"/>
          <w:szCs w:val="22"/>
        </w:rPr>
        <w:t xml:space="preserve">Executed recruitment </w:t>
      </w:r>
      <w:r>
        <w:rPr>
          <w:rFonts w:ascii="Calibri" w:hAnsi="Calibri"/>
          <w:sz w:val="22"/>
          <w:szCs w:val="22"/>
        </w:rPr>
        <w:t xml:space="preserve">and retention </w:t>
      </w:r>
      <w:r w:rsidRPr="00257656">
        <w:rPr>
          <w:rFonts w:ascii="Calibri" w:hAnsi="Calibri"/>
          <w:sz w:val="22"/>
          <w:szCs w:val="22"/>
        </w:rPr>
        <w:t xml:space="preserve">of 14 </w:t>
      </w:r>
      <w:r>
        <w:rPr>
          <w:rFonts w:ascii="Calibri" w:hAnsi="Calibri"/>
          <w:sz w:val="22"/>
          <w:szCs w:val="22"/>
        </w:rPr>
        <w:t>participants</w:t>
      </w:r>
      <w:r w:rsidRPr="00257656">
        <w:rPr>
          <w:rFonts w:ascii="Calibri" w:hAnsi="Calibri"/>
          <w:sz w:val="22"/>
          <w:szCs w:val="22"/>
        </w:rPr>
        <w:t xml:space="preserve"> based on stringent inclusion criteria</w:t>
      </w:r>
      <w:r>
        <w:rPr>
          <w:rFonts w:ascii="Calibri" w:hAnsi="Calibri"/>
          <w:sz w:val="22"/>
          <w:szCs w:val="22"/>
        </w:rPr>
        <w:t xml:space="preserve"> (e.g., absence of hormonal birth control, level of baseline physical fitness) </w:t>
      </w:r>
    </w:p>
    <w:p w14:paraId="5F4041DE" w14:textId="77777777" w:rsidR="00497945" w:rsidRDefault="00497945" w:rsidP="00497945">
      <w:pPr>
        <w:pStyle w:val="ListParagraph"/>
        <w:numPr>
          <w:ilvl w:val="0"/>
          <w:numId w:val="3"/>
        </w:numPr>
        <w:rPr>
          <w:rFonts w:ascii="Calibri" w:hAnsi="Calibri"/>
          <w:sz w:val="22"/>
          <w:szCs w:val="22"/>
        </w:rPr>
      </w:pPr>
      <w:r w:rsidRPr="00D07F43">
        <w:rPr>
          <w:rFonts w:ascii="Calibri" w:hAnsi="Calibri"/>
          <w:sz w:val="22"/>
          <w:szCs w:val="22"/>
        </w:rPr>
        <w:t xml:space="preserve">Presented results at 2 conferences, findings reported in journal of Integrative &amp; Comparative Biology </w:t>
      </w:r>
    </w:p>
    <w:p w14:paraId="3F2BD6E9" w14:textId="77777777" w:rsidR="00497945" w:rsidRPr="00D07F43" w:rsidRDefault="00497945" w:rsidP="00497945">
      <w:pPr>
        <w:rPr>
          <w:rFonts w:ascii="Calibri" w:hAnsi="Calibri"/>
          <w:sz w:val="22"/>
          <w:szCs w:val="22"/>
        </w:rPr>
      </w:pPr>
    </w:p>
    <w:p w14:paraId="0FE08CC1" w14:textId="77777777" w:rsidR="00497945" w:rsidRDefault="00497945" w:rsidP="00497945">
      <w:pPr>
        <w:rPr>
          <w:rFonts w:ascii="Calibri" w:hAnsi="Calibri"/>
        </w:rPr>
      </w:pPr>
      <w:r w:rsidRPr="00D0015B">
        <w:rPr>
          <w:rFonts w:ascii="Calibri" w:hAnsi="Calibri"/>
          <w:b/>
          <w:bCs/>
        </w:rPr>
        <w:t>Data Technician</w:t>
      </w:r>
      <w:r w:rsidRPr="00257656">
        <w:rPr>
          <w:rFonts w:ascii="Calibri" w:hAnsi="Calibri"/>
        </w:rPr>
        <w:t xml:space="preserve"> </w:t>
      </w:r>
      <w:r>
        <w:rPr>
          <w:rFonts w:ascii="Calibri" w:hAnsi="Calibri"/>
        </w:rPr>
        <w:t xml:space="preserve">| </w:t>
      </w:r>
      <w:r w:rsidRPr="00257656">
        <w:rPr>
          <w:rFonts w:ascii="Calibri" w:hAnsi="Calibri"/>
        </w:rPr>
        <w:t>May 2013</w:t>
      </w:r>
      <w:r>
        <w:rPr>
          <w:rFonts w:ascii="Calibri" w:hAnsi="Calibri"/>
        </w:rPr>
        <w:t>-</w:t>
      </w:r>
      <w:r w:rsidRPr="00257656">
        <w:rPr>
          <w:rFonts w:ascii="Calibri" w:hAnsi="Calibri"/>
        </w:rPr>
        <w:t>Nov 2013</w:t>
      </w:r>
    </w:p>
    <w:p w14:paraId="34846F01" w14:textId="77777777" w:rsidR="00497945" w:rsidRPr="00257656" w:rsidRDefault="00497945" w:rsidP="00497945">
      <w:pPr>
        <w:rPr>
          <w:rFonts w:ascii="Calibri" w:hAnsi="Calibri"/>
        </w:rPr>
      </w:pPr>
      <w:r w:rsidRPr="00D0015B">
        <w:rPr>
          <w:rFonts w:ascii="Calibri" w:hAnsi="Calibri"/>
        </w:rPr>
        <w:t>Fred Hutchinson Cancer Research Center, Seattle, WA</w:t>
      </w:r>
    </w:p>
    <w:p w14:paraId="57A33741" w14:textId="77777777" w:rsidR="00497945" w:rsidRDefault="00497945" w:rsidP="00497945">
      <w:pPr>
        <w:pStyle w:val="ListParagraph"/>
        <w:numPr>
          <w:ilvl w:val="0"/>
          <w:numId w:val="5"/>
        </w:numPr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Executed d</w:t>
      </w:r>
      <w:r w:rsidRPr="00A97AC6">
        <w:rPr>
          <w:rFonts w:ascii="Calibri" w:hAnsi="Calibri"/>
          <w:sz w:val="22"/>
          <w:szCs w:val="22"/>
        </w:rPr>
        <w:t xml:space="preserve">ata management </w:t>
      </w:r>
      <w:r>
        <w:rPr>
          <w:rFonts w:ascii="Calibri" w:hAnsi="Calibri"/>
          <w:sz w:val="22"/>
          <w:szCs w:val="22"/>
        </w:rPr>
        <w:t xml:space="preserve">program </w:t>
      </w:r>
      <w:r w:rsidRPr="00A97AC6">
        <w:rPr>
          <w:rFonts w:ascii="Calibri" w:hAnsi="Calibri"/>
          <w:sz w:val="22"/>
          <w:szCs w:val="22"/>
        </w:rPr>
        <w:t xml:space="preserve">for the Objective Physical Activity and Cardiovascular Health study, an ancillary study of the Women’s Health Initiative </w:t>
      </w:r>
      <w:r>
        <w:rPr>
          <w:rFonts w:ascii="Calibri" w:hAnsi="Calibri"/>
          <w:sz w:val="22"/>
          <w:szCs w:val="22"/>
        </w:rPr>
        <w:t>(</w:t>
      </w:r>
      <w:r w:rsidRPr="00A97AC6">
        <w:rPr>
          <w:rFonts w:ascii="Calibri" w:hAnsi="Calibri"/>
          <w:sz w:val="22"/>
          <w:szCs w:val="22"/>
        </w:rPr>
        <w:t xml:space="preserve">one of the largest clinical studies </w:t>
      </w:r>
      <w:r>
        <w:rPr>
          <w:rFonts w:ascii="Calibri" w:hAnsi="Calibri"/>
          <w:sz w:val="22"/>
          <w:szCs w:val="22"/>
        </w:rPr>
        <w:t>on female</w:t>
      </w:r>
      <w:r w:rsidRPr="00A97AC6">
        <w:rPr>
          <w:rFonts w:ascii="Calibri" w:hAnsi="Calibri"/>
          <w:sz w:val="22"/>
          <w:szCs w:val="22"/>
        </w:rPr>
        <w:t xml:space="preserve"> healt</w:t>
      </w:r>
      <w:r>
        <w:rPr>
          <w:rFonts w:ascii="Calibri" w:hAnsi="Calibri"/>
          <w:sz w:val="22"/>
          <w:szCs w:val="22"/>
        </w:rPr>
        <w:t>h)</w:t>
      </w:r>
    </w:p>
    <w:p w14:paraId="2B8B93CD" w14:textId="77777777" w:rsidR="00497945" w:rsidRDefault="00497945" w:rsidP="00497945">
      <w:pPr>
        <w:pStyle w:val="ListParagraph"/>
        <w:numPr>
          <w:ilvl w:val="0"/>
          <w:numId w:val="5"/>
        </w:numPr>
        <w:rPr>
          <w:rFonts w:ascii="Calibri" w:hAnsi="Calibri"/>
          <w:sz w:val="22"/>
          <w:szCs w:val="22"/>
        </w:rPr>
      </w:pPr>
      <w:r w:rsidRPr="00904840">
        <w:rPr>
          <w:rFonts w:ascii="Calibri" w:hAnsi="Calibri"/>
          <w:sz w:val="22"/>
          <w:szCs w:val="22"/>
        </w:rPr>
        <w:t>Cleaned and entered data on sedentary behavior and physical activity, recruited and retained participants</w:t>
      </w:r>
    </w:p>
    <w:p w14:paraId="24B1FB7D" w14:textId="77777777" w:rsidR="00497945" w:rsidRPr="007651BD" w:rsidRDefault="00497945" w:rsidP="00497945">
      <w:pPr>
        <w:pStyle w:val="ListParagraph"/>
        <w:numPr>
          <w:ilvl w:val="0"/>
          <w:numId w:val="5"/>
        </w:numPr>
        <w:rPr>
          <w:rFonts w:ascii="Calibri" w:hAnsi="Calibri"/>
          <w:sz w:val="22"/>
          <w:szCs w:val="22"/>
        </w:rPr>
        <w:sectPr w:rsidR="00497945" w:rsidRPr="007651BD" w:rsidSect="008E432C">
          <w:type w:val="continuous"/>
          <w:pgSz w:w="12240" w:h="15840"/>
          <w:pgMar w:top="1080" w:right="1080" w:bottom="1080" w:left="1080" w:header="0" w:footer="720" w:gutter="0"/>
          <w:cols w:sep="1" w:space="720"/>
          <w:docGrid w:linePitch="360"/>
        </w:sectPr>
      </w:pPr>
      <w:r w:rsidRPr="00904840">
        <w:rPr>
          <w:rFonts w:ascii="Calibri" w:hAnsi="Calibri"/>
          <w:sz w:val="22"/>
          <w:szCs w:val="22"/>
        </w:rPr>
        <w:t>Scheduled, coordinated, and scribe</w:t>
      </w:r>
      <w:r>
        <w:rPr>
          <w:rFonts w:ascii="Calibri" w:hAnsi="Calibri"/>
          <w:sz w:val="22"/>
          <w:szCs w:val="22"/>
        </w:rPr>
        <w:t>d</w:t>
      </w:r>
      <w:r w:rsidRPr="00904840">
        <w:rPr>
          <w:rFonts w:ascii="Calibri" w:hAnsi="Calibri"/>
          <w:sz w:val="22"/>
          <w:szCs w:val="22"/>
        </w:rPr>
        <w:t xml:space="preserve"> for weekly meeting with international group of princip</w:t>
      </w:r>
      <w:r>
        <w:rPr>
          <w:rFonts w:ascii="Calibri" w:hAnsi="Calibri"/>
          <w:sz w:val="22"/>
          <w:szCs w:val="22"/>
        </w:rPr>
        <w:t>al</w:t>
      </w:r>
      <w:r w:rsidRPr="00904840">
        <w:rPr>
          <w:rFonts w:ascii="Calibri" w:hAnsi="Calibri"/>
          <w:sz w:val="22"/>
          <w:szCs w:val="22"/>
        </w:rPr>
        <w:t xml:space="preserve"> investigators, synthesized complex real-time conversations into useful action-based summaries</w:t>
      </w:r>
    </w:p>
    <w:p w14:paraId="5B099FFC" w14:textId="77777777" w:rsidR="00497945" w:rsidRPr="00D43C03" w:rsidRDefault="00497945" w:rsidP="00497945">
      <w:pPr>
        <w:rPr>
          <w:rFonts w:ascii="Calibri" w:hAnsi="Calibri"/>
          <w:sz w:val="28"/>
          <w:szCs w:val="28"/>
        </w:rPr>
      </w:pPr>
    </w:p>
    <w:p w14:paraId="1B4B5B85" w14:textId="77777777" w:rsidR="00497945" w:rsidRDefault="00497945" w:rsidP="00497945">
      <w:pPr>
        <w:rPr>
          <w:rFonts w:ascii="Calibri" w:hAnsi="Calibri"/>
          <w:sz w:val="28"/>
          <w:szCs w:val="28"/>
        </w:rPr>
      </w:pPr>
      <w:r>
        <w:rPr>
          <w:rFonts w:ascii="Calibri" w:hAnsi="Calibri"/>
          <w:sz w:val="28"/>
          <w:szCs w:val="28"/>
        </w:rPr>
        <w:t>TEACHING / OUTREACH</w:t>
      </w:r>
    </w:p>
    <w:p w14:paraId="3502B00B" w14:textId="77777777" w:rsidR="00497945" w:rsidRPr="00D0015B" w:rsidRDefault="00497945" w:rsidP="00497945">
      <w:pPr>
        <w:rPr>
          <w:rFonts w:ascii="Calibri" w:hAnsi="Calibri"/>
        </w:rPr>
      </w:pPr>
      <w:r w:rsidRPr="00257656">
        <w:rPr>
          <w:rFonts w:ascii="Calibri" w:hAnsi="Calibri"/>
          <w:b/>
          <w:bCs/>
        </w:rPr>
        <w:t>Research Mentor</w:t>
      </w:r>
      <w:r w:rsidRPr="00257656">
        <w:rPr>
          <w:rFonts w:ascii="Calibri" w:hAnsi="Calibri"/>
        </w:rPr>
        <w:t xml:space="preserve"> </w:t>
      </w:r>
      <w:r>
        <w:rPr>
          <w:rFonts w:ascii="Calibri" w:hAnsi="Calibri"/>
        </w:rPr>
        <w:t>|</w:t>
      </w:r>
      <w:r w:rsidRPr="00D0015B">
        <w:rPr>
          <w:rFonts w:ascii="Calibri" w:hAnsi="Calibri"/>
        </w:rPr>
        <w:t> </w:t>
      </w:r>
      <w:r w:rsidRPr="00257656">
        <w:rPr>
          <w:rFonts w:ascii="Calibri" w:hAnsi="Calibri"/>
        </w:rPr>
        <w:t>J</w:t>
      </w:r>
      <w:r>
        <w:rPr>
          <w:rFonts w:ascii="Calibri" w:hAnsi="Calibri"/>
        </w:rPr>
        <w:t xml:space="preserve">un 2020-Aug </w:t>
      </w:r>
      <w:r w:rsidRPr="00257656">
        <w:rPr>
          <w:rFonts w:ascii="Calibri" w:hAnsi="Calibri"/>
        </w:rPr>
        <w:t xml:space="preserve">2021 </w:t>
      </w:r>
    </w:p>
    <w:p w14:paraId="43286EB6" w14:textId="6BCED7FA" w:rsidR="00497945" w:rsidRDefault="00497945" w:rsidP="00497945">
      <w:pPr>
        <w:rPr>
          <w:rFonts w:ascii="Calibri" w:hAnsi="Calibri"/>
        </w:rPr>
      </w:pPr>
      <w:r w:rsidRPr="00257656">
        <w:rPr>
          <w:rFonts w:ascii="Calibri" w:hAnsi="Calibri"/>
        </w:rPr>
        <w:t>University of California, Santa Barbara</w:t>
      </w:r>
      <w:r>
        <w:rPr>
          <w:rFonts w:ascii="Calibri" w:hAnsi="Calibri"/>
        </w:rPr>
        <w:t>, CA</w:t>
      </w:r>
    </w:p>
    <w:p w14:paraId="012C185C" w14:textId="77777777" w:rsidR="00497945" w:rsidRDefault="00497945" w:rsidP="00497945">
      <w:pPr>
        <w:pStyle w:val="ListParagraph"/>
        <w:numPr>
          <w:ilvl w:val="0"/>
          <w:numId w:val="6"/>
        </w:numPr>
        <w:rPr>
          <w:rFonts w:ascii="Calibri" w:hAnsi="Calibri"/>
          <w:sz w:val="22"/>
          <w:szCs w:val="22"/>
        </w:rPr>
      </w:pPr>
      <w:r>
        <w:rPr>
          <w:rFonts w:ascii="Calibri" w:hAnsi="Calibri"/>
          <w:sz w:val="22"/>
          <w:szCs w:val="22"/>
        </w:rPr>
        <w:t>Selected as mentor for competitive summer research program serving accelerated high school students</w:t>
      </w:r>
    </w:p>
    <w:p w14:paraId="13AF258A" w14:textId="77777777" w:rsidR="00497945" w:rsidRPr="00257656" w:rsidRDefault="00497945" w:rsidP="00497945">
      <w:pPr>
        <w:pStyle w:val="ListParagraph"/>
        <w:numPr>
          <w:ilvl w:val="0"/>
          <w:numId w:val="6"/>
        </w:numPr>
        <w:rPr>
          <w:rFonts w:ascii="Calibri" w:hAnsi="Calibri"/>
          <w:sz w:val="22"/>
          <w:szCs w:val="22"/>
        </w:rPr>
      </w:pPr>
      <w:r w:rsidRPr="00257656">
        <w:rPr>
          <w:rFonts w:ascii="Calibri" w:hAnsi="Calibri"/>
          <w:sz w:val="22"/>
          <w:szCs w:val="22"/>
        </w:rPr>
        <w:t xml:space="preserve">Advised </w:t>
      </w:r>
      <w:r>
        <w:rPr>
          <w:rFonts w:ascii="Calibri" w:hAnsi="Calibri"/>
          <w:sz w:val="22"/>
          <w:szCs w:val="22"/>
        </w:rPr>
        <w:t>6</w:t>
      </w:r>
      <w:r w:rsidRPr="00257656">
        <w:rPr>
          <w:rFonts w:ascii="Calibri" w:hAnsi="Calibri"/>
          <w:sz w:val="22"/>
          <w:szCs w:val="22"/>
        </w:rPr>
        <w:t xml:space="preserve"> </w:t>
      </w:r>
      <w:r>
        <w:rPr>
          <w:rFonts w:ascii="Calibri" w:hAnsi="Calibri"/>
          <w:sz w:val="22"/>
          <w:szCs w:val="22"/>
        </w:rPr>
        <w:t>mentees</w:t>
      </w:r>
      <w:r w:rsidRPr="00257656">
        <w:rPr>
          <w:rFonts w:ascii="Calibri" w:hAnsi="Calibri"/>
          <w:sz w:val="22"/>
          <w:szCs w:val="22"/>
        </w:rPr>
        <w:t xml:space="preserve"> on </w:t>
      </w:r>
      <w:r>
        <w:rPr>
          <w:rFonts w:ascii="Calibri" w:hAnsi="Calibri"/>
          <w:sz w:val="22"/>
          <w:szCs w:val="22"/>
        </w:rPr>
        <w:t xml:space="preserve">novel </w:t>
      </w:r>
      <w:r w:rsidRPr="00257656">
        <w:rPr>
          <w:rFonts w:ascii="Calibri" w:hAnsi="Calibri"/>
          <w:sz w:val="22"/>
          <w:szCs w:val="22"/>
        </w:rPr>
        <w:t>hypothesis formulation, statistical methods, and R programming using real-world datasets</w:t>
      </w:r>
      <w:r>
        <w:rPr>
          <w:rFonts w:ascii="Calibri" w:hAnsi="Calibri"/>
          <w:sz w:val="22"/>
          <w:szCs w:val="22"/>
        </w:rPr>
        <w:t>, culminating in final paper and presentation produced by each student</w:t>
      </w:r>
    </w:p>
    <w:p w14:paraId="413FE7BD" w14:textId="77777777" w:rsidR="00497945" w:rsidRPr="00831D16" w:rsidRDefault="00497945" w:rsidP="00497945">
      <w:pPr>
        <w:pStyle w:val="ListParagraph"/>
        <w:numPr>
          <w:ilvl w:val="0"/>
          <w:numId w:val="6"/>
        </w:numPr>
        <w:rPr>
          <w:rFonts w:ascii="Calibri" w:hAnsi="Calibri" w:cs="Calibri"/>
          <w:b/>
        </w:rPr>
      </w:pPr>
      <w:r w:rsidRPr="001C3A10">
        <w:rPr>
          <w:rFonts w:ascii="Calibri" w:hAnsi="Calibri"/>
          <w:sz w:val="22"/>
          <w:szCs w:val="22"/>
        </w:rPr>
        <w:t>Cultivated students’ intellectual independence, teamwork, communication skills, and critical thinking skills</w:t>
      </w:r>
    </w:p>
    <w:p w14:paraId="4BAA2360" w14:textId="77777777" w:rsidR="00497945" w:rsidRPr="00831D16" w:rsidRDefault="00497945" w:rsidP="00497945">
      <w:pPr>
        <w:rPr>
          <w:rFonts w:ascii="Calibri" w:hAnsi="Calibri" w:cs="Calibri"/>
          <w:b/>
        </w:rPr>
      </w:pPr>
    </w:p>
    <w:p w14:paraId="591BF6A3" w14:textId="77777777" w:rsidR="00497945" w:rsidRPr="00257656" w:rsidRDefault="00497945" w:rsidP="00497945">
      <w:pPr>
        <w:pStyle w:val="NoSpacing"/>
        <w:ind w:left="-144" w:firstLine="144"/>
        <w:rPr>
          <w:rFonts w:ascii="Calibri" w:hAnsi="Calibri" w:cs="Calibri"/>
          <w:bCs/>
          <w:sz w:val="24"/>
          <w:szCs w:val="24"/>
        </w:rPr>
      </w:pPr>
      <w:r w:rsidRPr="00257656">
        <w:rPr>
          <w:rFonts w:ascii="Calibri" w:hAnsi="Calibri" w:cs="Calibri"/>
          <w:b/>
          <w:sz w:val="24"/>
          <w:szCs w:val="24"/>
        </w:rPr>
        <w:t>STEM Tutor</w:t>
      </w:r>
      <w:r w:rsidRPr="00257656">
        <w:rPr>
          <w:rFonts w:ascii="Calibri" w:hAnsi="Calibri" w:cs="Calibri"/>
          <w:bCs/>
          <w:sz w:val="24"/>
          <w:szCs w:val="24"/>
        </w:rPr>
        <w:t xml:space="preserve"> | Sep</w:t>
      </w:r>
      <w:r>
        <w:rPr>
          <w:rFonts w:ascii="Calibri" w:hAnsi="Calibri" w:cs="Calibri"/>
          <w:bCs/>
          <w:sz w:val="24"/>
          <w:szCs w:val="24"/>
        </w:rPr>
        <w:t xml:space="preserve"> </w:t>
      </w:r>
      <w:r w:rsidRPr="00257656">
        <w:rPr>
          <w:rFonts w:ascii="Calibri" w:hAnsi="Calibri" w:cs="Calibri"/>
          <w:bCs/>
          <w:sz w:val="24"/>
          <w:szCs w:val="24"/>
        </w:rPr>
        <w:t>2015</w:t>
      </w:r>
      <w:r>
        <w:rPr>
          <w:rFonts w:ascii="Calibri" w:hAnsi="Calibri" w:cs="Calibri"/>
          <w:bCs/>
          <w:sz w:val="24"/>
          <w:szCs w:val="24"/>
        </w:rPr>
        <w:t>-</w:t>
      </w:r>
      <w:r w:rsidRPr="00257656">
        <w:rPr>
          <w:rFonts w:ascii="Calibri" w:hAnsi="Calibri" w:cs="Calibri"/>
          <w:bCs/>
          <w:sz w:val="24"/>
          <w:szCs w:val="24"/>
        </w:rPr>
        <w:t>Jun 2018</w:t>
      </w:r>
    </w:p>
    <w:p w14:paraId="20D1A01C" w14:textId="4D19A60C" w:rsidR="00497945" w:rsidRPr="00257656" w:rsidRDefault="00497945" w:rsidP="00497945">
      <w:pPr>
        <w:pStyle w:val="NoSpacing"/>
        <w:ind w:left="-144" w:firstLine="144"/>
        <w:rPr>
          <w:rFonts w:ascii="Calibri" w:hAnsi="Calibri" w:cs="Calibri"/>
          <w:sz w:val="24"/>
          <w:szCs w:val="24"/>
        </w:rPr>
      </w:pPr>
      <w:r w:rsidRPr="00257656">
        <w:rPr>
          <w:rFonts w:ascii="Calibri" w:hAnsi="Calibri" w:cs="Calibri"/>
          <w:bCs/>
          <w:sz w:val="24"/>
          <w:szCs w:val="24"/>
        </w:rPr>
        <w:t>Girls Inc.</w:t>
      </w:r>
      <w:r w:rsidRPr="00257656">
        <w:rPr>
          <w:rFonts w:ascii="Calibri" w:hAnsi="Calibri" w:cs="Calibri"/>
          <w:sz w:val="24"/>
          <w:szCs w:val="24"/>
        </w:rPr>
        <w:t>, Santa Barbara, CA</w:t>
      </w:r>
    </w:p>
    <w:p w14:paraId="24F8244C" w14:textId="77777777" w:rsidR="00497945" w:rsidRPr="00E34F53" w:rsidRDefault="00497945" w:rsidP="00497945">
      <w:pPr>
        <w:pStyle w:val="NoSpacing"/>
        <w:numPr>
          <w:ilvl w:val="0"/>
          <w:numId w:val="7"/>
        </w:numPr>
        <w:rPr>
          <w:rFonts w:ascii="Calibri" w:hAnsi="Calibri" w:cs="Calibri"/>
        </w:rPr>
      </w:pPr>
      <w:r>
        <w:rPr>
          <w:rFonts w:ascii="Calibri" w:hAnsi="Calibri" w:cs="Calibri"/>
        </w:rPr>
        <w:t>Tutored group of local</w:t>
      </w:r>
      <w:r w:rsidRPr="00257656">
        <w:rPr>
          <w:rFonts w:ascii="Calibri" w:hAnsi="Calibri" w:cs="Calibri"/>
        </w:rPr>
        <w:t xml:space="preserve"> junior high students</w:t>
      </w:r>
      <w:r>
        <w:rPr>
          <w:rFonts w:ascii="Calibri" w:hAnsi="Calibri" w:cs="Calibri"/>
        </w:rPr>
        <w:t xml:space="preserve"> in STEM topics on a weekly basis, adjusted </w:t>
      </w:r>
      <w:r w:rsidRPr="00E34F53">
        <w:rPr>
          <w:rFonts w:ascii="Calibri" w:hAnsi="Calibri" w:cs="Calibri"/>
        </w:rPr>
        <w:t>approach based on individual grade, class type, and skill level</w:t>
      </w:r>
    </w:p>
    <w:p w14:paraId="5E952E15" w14:textId="77777777" w:rsidR="00497945" w:rsidRPr="00FC0B39" w:rsidRDefault="00497945" w:rsidP="00497945">
      <w:pPr>
        <w:pStyle w:val="NoSpacing"/>
        <w:numPr>
          <w:ilvl w:val="0"/>
          <w:numId w:val="7"/>
        </w:num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</w:rPr>
        <w:t>S</w:t>
      </w:r>
      <w:r w:rsidRPr="00257656">
        <w:rPr>
          <w:rFonts w:ascii="Calibri" w:hAnsi="Calibri" w:cs="Calibri"/>
        </w:rPr>
        <w:t>tudent progress over time</w:t>
      </w:r>
      <w:r>
        <w:rPr>
          <w:rFonts w:ascii="Calibri" w:hAnsi="Calibri" w:cs="Calibri"/>
        </w:rPr>
        <w:t xml:space="preserve"> included advancement</w:t>
      </w:r>
      <w:r w:rsidRPr="00257656">
        <w:rPr>
          <w:rFonts w:ascii="Calibri" w:hAnsi="Calibri" w:cs="Calibri"/>
        </w:rPr>
        <w:t xml:space="preserve"> from D grade to A- in Biology </w:t>
      </w:r>
      <w:r>
        <w:rPr>
          <w:rFonts w:ascii="Calibri" w:hAnsi="Calibri" w:cs="Calibri"/>
        </w:rPr>
        <w:t xml:space="preserve">within single </w:t>
      </w:r>
      <w:r w:rsidRPr="00257656">
        <w:rPr>
          <w:rFonts w:ascii="Calibri" w:hAnsi="Calibri" w:cs="Calibri"/>
        </w:rPr>
        <w:t>semester</w:t>
      </w:r>
    </w:p>
    <w:p w14:paraId="1C15B77E" w14:textId="77777777" w:rsidR="00497945" w:rsidRDefault="00497945" w:rsidP="00497945">
      <w:pPr>
        <w:pStyle w:val="NoSpacing"/>
        <w:rPr>
          <w:rFonts w:ascii="Calibri" w:hAnsi="Calibri" w:cs="Calibri"/>
          <w:b/>
          <w:sz w:val="24"/>
          <w:szCs w:val="24"/>
        </w:rPr>
      </w:pPr>
    </w:p>
    <w:p w14:paraId="082D2AC7" w14:textId="77777777" w:rsidR="00497945" w:rsidRPr="007B2CBD" w:rsidRDefault="00497945" w:rsidP="00497945">
      <w:pPr>
        <w:pStyle w:val="NoSpacing"/>
        <w:rPr>
          <w:rFonts w:ascii="Calibri" w:hAnsi="Calibri" w:cs="Calibri"/>
          <w:bCs/>
          <w:sz w:val="24"/>
          <w:szCs w:val="24"/>
        </w:rPr>
      </w:pPr>
      <w:r w:rsidRPr="007B2CBD">
        <w:rPr>
          <w:rFonts w:ascii="Calibri" w:hAnsi="Calibri" w:cs="Calibri"/>
          <w:b/>
          <w:sz w:val="24"/>
          <w:szCs w:val="24"/>
        </w:rPr>
        <w:t>Post Baccalaureate Adjunct Laboratory Instructor</w:t>
      </w:r>
      <w:r w:rsidRPr="007B2CBD">
        <w:rPr>
          <w:rFonts w:ascii="Calibri" w:hAnsi="Calibri" w:cs="Calibri"/>
          <w:bCs/>
          <w:sz w:val="24"/>
          <w:szCs w:val="24"/>
        </w:rPr>
        <w:t xml:space="preserve"> | Sep 2014-Jun 2015</w:t>
      </w:r>
    </w:p>
    <w:p w14:paraId="47CECB24" w14:textId="77777777" w:rsidR="00497945" w:rsidRPr="007B2CBD" w:rsidRDefault="00497945" w:rsidP="00497945">
      <w:pPr>
        <w:pStyle w:val="NoSpacing"/>
        <w:rPr>
          <w:rFonts w:ascii="Calibri" w:hAnsi="Calibri" w:cs="Calibri"/>
          <w:sz w:val="24"/>
          <w:szCs w:val="24"/>
        </w:rPr>
      </w:pPr>
      <w:r w:rsidRPr="007B2CBD">
        <w:rPr>
          <w:rFonts w:ascii="Calibri" w:hAnsi="Calibri" w:cs="Calibri"/>
          <w:bCs/>
          <w:sz w:val="24"/>
          <w:szCs w:val="24"/>
        </w:rPr>
        <w:t>Seattle Pacific University, Seattle, WA</w:t>
      </w:r>
    </w:p>
    <w:p w14:paraId="6353FC6B" w14:textId="77777777" w:rsidR="00497945" w:rsidRPr="007B2CBD" w:rsidRDefault="00497945" w:rsidP="00497945">
      <w:pPr>
        <w:pStyle w:val="NoSpacing"/>
        <w:numPr>
          <w:ilvl w:val="0"/>
          <w:numId w:val="30"/>
        </w:numPr>
        <w:rPr>
          <w:rFonts w:ascii="Calibri" w:hAnsi="Calibri" w:cs="Calibri"/>
          <w:bCs/>
        </w:rPr>
      </w:pPr>
      <w:r w:rsidRPr="007B2CBD">
        <w:rPr>
          <w:rFonts w:ascii="Calibri" w:hAnsi="Calibri" w:cs="Calibri"/>
          <w:bCs/>
        </w:rPr>
        <w:t xml:space="preserve">Taught laboratory classes in general biology and </w:t>
      </w:r>
      <w:r w:rsidRPr="007B2CBD">
        <w:rPr>
          <w:rFonts w:ascii="Calibri" w:hAnsi="Calibri" w:cs="Calibri"/>
        </w:rPr>
        <w:t>human anatomy/physiology I and II</w:t>
      </w:r>
    </w:p>
    <w:p w14:paraId="280774A2" w14:textId="77777777" w:rsidR="00497945" w:rsidRPr="007B2CBD" w:rsidRDefault="00497945" w:rsidP="00497945">
      <w:pPr>
        <w:pStyle w:val="NoSpacing"/>
        <w:numPr>
          <w:ilvl w:val="0"/>
          <w:numId w:val="30"/>
        </w:numPr>
        <w:rPr>
          <w:rFonts w:ascii="Calibri" w:hAnsi="Calibri" w:cs="Calibri"/>
          <w:bCs/>
        </w:rPr>
      </w:pPr>
      <w:r w:rsidRPr="007B2CBD">
        <w:rPr>
          <w:rFonts w:ascii="Calibri" w:hAnsi="Calibri" w:cs="Calibri"/>
          <w:bCs/>
        </w:rPr>
        <w:t xml:space="preserve">Spearheaded experiment-based pedagogy, wherein students developed novel protocols and conducted independent investigations of biological processes (e.g., quantifying variation in dive response) </w:t>
      </w:r>
    </w:p>
    <w:p w14:paraId="41122393" w14:textId="77777777" w:rsidR="00497945" w:rsidRPr="007B2CBD" w:rsidRDefault="00497945" w:rsidP="00497945">
      <w:pPr>
        <w:pStyle w:val="NoSpacing"/>
        <w:numPr>
          <w:ilvl w:val="0"/>
          <w:numId w:val="30"/>
        </w:numPr>
        <w:rPr>
          <w:rFonts w:ascii="Calibri" w:hAnsi="Calibri" w:cs="Calibri"/>
          <w:bCs/>
        </w:rPr>
      </w:pPr>
      <w:r w:rsidRPr="007B2CBD">
        <w:rPr>
          <w:rFonts w:ascii="Calibri" w:hAnsi="Calibri" w:cs="Calibri"/>
          <w:bCs/>
        </w:rPr>
        <w:t xml:space="preserve">Received an average rating of 4.7 out of 5 on final student evaluations    </w:t>
      </w:r>
    </w:p>
    <w:p w14:paraId="6FEB8522" w14:textId="77777777" w:rsidR="00497945" w:rsidRDefault="00497945" w:rsidP="00497945">
      <w:pPr>
        <w:pStyle w:val="NoSpacing"/>
        <w:rPr>
          <w:rFonts w:ascii="Calibri" w:hAnsi="Calibri" w:cs="Calibri"/>
          <w:sz w:val="24"/>
          <w:szCs w:val="24"/>
        </w:rPr>
      </w:pPr>
    </w:p>
    <w:p w14:paraId="395F552D" w14:textId="77777777" w:rsidR="00497945" w:rsidRPr="007B2CBD" w:rsidRDefault="00497945" w:rsidP="00497945">
      <w:pPr>
        <w:rPr>
          <w:rFonts w:ascii="Calibri" w:hAnsi="Calibri" w:cs="Calibri"/>
          <w:sz w:val="28"/>
          <w:szCs w:val="28"/>
        </w:rPr>
      </w:pPr>
      <w:r>
        <w:rPr>
          <w:rFonts w:ascii="Calibri" w:hAnsi="Calibri" w:cs="Calibri"/>
          <w:sz w:val="28"/>
          <w:szCs w:val="28"/>
        </w:rPr>
        <w:t xml:space="preserve">SELECT </w:t>
      </w:r>
      <w:r w:rsidRPr="007B2CBD">
        <w:rPr>
          <w:rFonts w:ascii="Calibri" w:hAnsi="Calibri" w:cs="Calibri"/>
          <w:sz w:val="28"/>
          <w:szCs w:val="28"/>
        </w:rPr>
        <w:t xml:space="preserve">PAPERS </w:t>
      </w:r>
      <w:r>
        <w:rPr>
          <w:rFonts w:ascii="Calibri" w:hAnsi="Calibri" w:cs="Calibri"/>
          <w:sz w:val="28"/>
          <w:szCs w:val="28"/>
        </w:rPr>
        <w:t>/</w:t>
      </w:r>
      <w:r w:rsidRPr="007B2CBD">
        <w:rPr>
          <w:rFonts w:ascii="Calibri" w:hAnsi="Calibri" w:cs="Calibri"/>
          <w:sz w:val="28"/>
          <w:szCs w:val="28"/>
        </w:rPr>
        <w:t xml:space="preserve"> ABSTRACTS</w:t>
      </w:r>
    </w:p>
    <w:p w14:paraId="19536183" w14:textId="77777777" w:rsidR="00497945" w:rsidRPr="00FC0B39" w:rsidRDefault="00497945" w:rsidP="00497945">
      <w:pPr>
        <w:pStyle w:val="ListParagraph"/>
        <w:widowControl w:val="0"/>
        <w:numPr>
          <w:ilvl w:val="0"/>
          <w:numId w:val="38"/>
        </w:numPr>
        <w:autoSpaceDE w:val="0"/>
        <w:autoSpaceDN w:val="0"/>
        <w:adjustRightInd w:val="0"/>
        <w:rPr>
          <w:rFonts w:ascii="Calibri" w:hAnsi="Calibri" w:cs="Calibri"/>
          <w:noProof/>
          <w:sz w:val="20"/>
          <w:szCs w:val="20"/>
        </w:rPr>
      </w:pPr>
      <w:r w:rsidRPr="00FC0B39">
        <w:rPr>
          <w:rFonts w:ascii="Calibri" w:hAnsi="Calibri" w:cs="Calibri"/>
          <w:b/>
          <w:bCs/>
          <w:noProof/>
          <w:sz w:val="20"/>
          <w:szCs w:val="20"/>
        </w:rPr>
        <w:t>Hové C</w:t>
      </w:r>
      <w:r w:rsidRPr="00FC0B39">
        <w:rPr>
          <w:rFonts w:ascii="Calibri" w:hAnsi="Calibri" w:cs="Calibri"/>
          <w:noProof/>
          <w:sz w:val="20"/>
          <w:szCs w:val="20"/>
        </w:rPr>
        <w:t xml:space="preserve">, Trumble BC, Anderson AS, Stieglitz J, Kaplan H, Gurven MD, Blackwell AD. 2020. Flexibility of fetal tolerance: Immune function during pregnancy varies between ecologically distinct populations. Evol Med Public Heal. </w:t>
      </w:r>
    </w:p>
    <w:p w14:paraId="2ED0A0FA" w14:textId="77777777" w:rsidR="00497945" w:rsidRPr="00FC0B39" w:rsidRDefault="00497945" w:rsidP="00497945">
      <w:pPr>
        <w:pStyle w:val="ListParagraph"/>
        <w:widowControl w:val="0"/>
        <w:numPr>
          <w:ilvl w:val="0"/>
          <w:numId w:val="38"/>
        </w:numPr>
        <w:autoSpaceDE w:val="0"/>
        <w:autoSpaceDN w:val="0"/>
        <w:adjustRightInd w:val="0"/>
        <w:rPr>
          <w:rFonts w:ascii="Calibri" w:hAnsi="Calibri" w:cs="Calibri"/>
          <w:noProof/>
          <w:sz w:val="20"/>
          <w:szCs w:val="20"/>
        </w:rPr>
      </w:pPr>
      <w:r w:rsidRPr="00FC0B39">
        <w:rPr>
          <w:rFonts w:ascii="Calibri" w:hAnsi="Calibri" w:cs="Calibri"/>
          <w:b/>
          <w:sz w:val="20"/>
          <w:szCs w:val="20"/>
        </w:rPr>
        <w:fldChar w:fldCharType="begin" w:fldLock="1"/>
      </w:r>
      <w:r w:rsidRPr="00FC0B39">
        <w:rPr>
          <w:rFonts w:ascii="Calibri" w:hAnsi="Calibri" w:cs="Calibri"/>
          <w:b/>
          <w:sz w:val="20"/>
          <w:szCs w:val="20"/>
        </w:rPr>
        <w:instrText xml:space="preserve">ADDIN Mendeley Bibliography CSL_BIBLIOGRAPHY </w:instrText>
      </w:r>
      <w:r w:rsidRPr="00FC0B39">
        <w:rPr>
          <w:rFonts w:ascii="Calibri" w:hAnsi="Calibri" w:cs="Calibri"/>
          <w:b/>
          <w:sz w:val="20"/>
          <w:szCs w:val="20"/>
        </w:rPr>
        <w:fldChar w:fldCharType="separate"/>
      </w:r>
      <w:r w:rsidRPr="00FC0B39">
        <w:rPr>
          <w:rFonts w:ascii="Calibri" w:hAnsi="Calibri" w:cs="Calibri"/>
          <w:noProof/>
          <w:sz w:val="20"/>
          <w:szCs w:val="20"/>
        </w:rPr>
        <w:t xml:space="preserve">Anderson AS, Trumble BC, </w:t>
      </w:r>
      <w:r w:rsidRPr="00FC0B39">
        <w:rPr>
          <w:rFonts w:ascii="Calibri" w:hAnsi="Calibri" w:cs="Calibri"/>
          <w:b/>
          <w:bCs/>
          <w:noProof/>
          <w:sz w:val="20"/>
          <w:szCs w:val="20"/>
        </w:rPr>
        <w:t>Hové C</w:t>
      </w:r>
      <w:r w:rsidRPr="00FC0B39">
        <w:rPr>
          <w:rFonts w:ascii="Calibri" w:hAnsi="Calibri" w:cs="Calibri"/>
          <w:noProof/>
          <w:sz w:val="20"/>
          <w:szCs w:val="20"/>
        </w:rPr>
        <w:t xml:space="preserve">, Kraft TS, Kaplan H, Gurven M, Blackwell AD. 2019. Old friends and friendly fire: Pregnancy, hookworm infection, and anemia among tropical horticulturalists. Am J Hum Biol:1–15. </w:t>
      </w:r>
      <w:r w:rsidRPr="00FC0B39">
        <w:rPr>
          <w:rFonts w:ascii="Calibri" w:hAnsi="Calibri" w:cs="Calibri"/>
          <w:b/>
          <w:sz w:val="20"/>
          <w:szCs w:val="20"/>
        </w:rPr>
        <w:fldChar w:fldCharType="end"/>
      </w:r>
    </w:p>
    <w:p w14:paraId="14BC6E1D" w14:textId="77777777" w:rsidR="00497945" w:rsidRPr="00FC0B39" w:rsidRDefault="00497945" w:rsidP="00497945">
      <w:pPr>
        <w:pStyle w:val="ListParagraph"/>
        <w:widowControl w:val="0"/>
        <w:numPr>
          <w:ilvl w:val="0"/>
          <w:numId w:val="38"/>
        </w:numPr>
        <w:autoSpaceDE w:val="0"/>
        <w:autoSpaceDN w:val="0"/>
        <w:adjustRightInd w:val="0"/>
        <w:rPr>
          <w:rFonts w:ascii="Calibri" w:hAnsi="Calibri" w:cs="Calibri"/>
          <w:noProof/>
          <w:sz w:val="20"/>
          <w:szCs w:val="20"/>
        </w:rPr>
      </w:pPr>
      <w:r w:rsidRPr="00FC0B39">
        <w:rPr>
          <w:rFonts w:ascii="Calibri" w:hAnsi="Calibri" w:cs="Calibri"/>
          <w:b/>
          <w:sz w:val="20"/>
          <w:szCs w:val="20"/>
        </w:rPr>
        <w:t>Hové CM</w:t>
      </w:r>
      <w:r w:rsidRPr="00FC0B39">
        <w:rPr>
          <w:rFonts w:ascii="Calibri" w:hAnsi="Calibri" w:cs="Calibri"/>
          <w:sz w:val="20"/>
          <w:szCs w:val="20"/>
        </w:rPr>
        <w:t xml:space="preserve">, Wall-Scheffler CM. 2015. Comparing optimal and preferred walking speeds. American Journal of Physical Anthropology Suppl. 60:170. </w:t>
      </w:r>
    </w:p>
    <w:p w14:paraId="1BD91977" w14:textId="77777777" w:rsidR="00497945" w:rsidRPr="00FC0B39" w:rsidRDefault="00497945" w:rsidP="00497945">
      <w:pPr>
        <w:pStyle w:val="ListParagraph"/>
        <w:widowControl w:val="0"/>
        <w:numPr>
          <w:ilvl w:val="0"/>
          <w:numId w:val="38"/>
        </w:numPr>
        <w:autoSpaceDE w:val="0"/>
        <w:autoSpaceDN w:val="0"/>
        <w:adjustRightInd w:val="0"/>
        <w:rPr>
          <w:rFonts w:ascii="Calibri" w:hAnsi="Calibri" w:cs="Calibri"/>
          <w:noProof/>
          <w:sz w:val="20"/>
          <w:szCs w:val="20"/>
        </w:rPr>
      </w:pPr>
      <w:r w:rsidRPr="00FC0B39">
        <w:rPr>
          <w:rFonts w:ascii="Calibri" w:hAnsi="Calibri" w:cs="Calibri"/>
          <w:sz w:val="20"/>
          <w:szCs w:val="20"/>
        </w:rPr>
        <w:t xml:space="preserve">Jones C, </w:t>
      </w:r>
      <w:r w:rsidRPr="00FC0B39">
        <w:rPr>
          <w:rFonts w:ascii="Calibri" w:hAnsi="Calibri" w:cs="Calibri"/>
          <w:b/>
          <w:sz w:val="20"/>
          <w:szCs w:val="20"/>
        </w:rPr>
        <w:t>Hové CM</w:t>
      </w:r>
      <w:r w:rsidRPr="00FC0B39">
        <w:rPr>
          <w:rFonts w:ascii="Calibri" w:hAnsi="Calibri" w:cs="Calibri"/>
          <w:sz w:val="20"/>
          <w:szCs w:val="20"/>
        </w:rPr>
        <w:t>, Wagnild JM, Wall-Scheffler CM. 2014. How travel time influences sexual dimorphism. American Journal of Physical Anthropology Suppl. 58:153.</w:t>
      </w:r>
    </w:p>
    <w:p w14:paraId="6823DAF1" w14:textId="16B45C6E" w:rsidR="00803E71" w:rsidRPr="007B2CBD" w:rsidRDefault="00803E71" w:rsidP="00B80B12">
      <w:pPr>
        <w:pStyle w:val="NoSpacing"/>
        <w:spacing w:line="276" w:lineRule="auto"/>
        <w:ind w:left="360"/>
        <w:rPr>
          <w:rFonts w:ascii="Calibri" w:hAnsi="Calibri" w:cs="Calibri"/>
          <w:iCs/>
          <w:bdr w:val="none" w:sz="0" w:space="0" w:color="auto" w:frame="1"/>
        </w:rPr>
      </w:pPr>
    </w:p>
    <w:sectPr w:rsidR="00803E71" w:rsidRPr="007B2CBD" w:rsidSect="00FB370D">
      <w:headerReference w:type="default" r:id="rId10"/>
      <w:footerReference w:type="even" r:id="rId11"/>
      <w:footerReference w:type="default" r:id="rId12"/>
      <w:headerReference w:type="first" r:id="rId13"/>
      <w:type w:val="continuous"/>
      <w:pgSz w:w="12240" w:h="15840"/>
      <w:pgMar w:top="1080" w:right="1080" w:bottom="1080" w:left="1080" w:header="0" w:footer="720" w:gutter="0"/>
      <w:cols w:sep="1"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B0CDA3D" w14:textId="77777777" w:rsidR="00664B80" w:rsidRDefault="00664B80" w:rsidP="000A055A">
      <w:r>
        <w:separator/>
      </w:r>
    </w:p>
  </w:endnote>
  <w:endnote w:type="continuationSeparator" w:id="0">
    <w:p w14:paraId="6B5061E9" w14:textId="77777777" w:rsidR="00664B80" w:rsidRDefault="00664B80" w:rsidP="000A055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85758253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DDD0953" w14:textId="77777777" w:rsidR="004C6774" w:rsidRDefault="004C6774" w:rsidP="00563272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3BB681A" w14:textId="77777777" w:rsidR="004C6774" w:rsidRDefault="004C6774" w:rsidP="006A32B4">
    <w:pPr>
      <w:pStyle w:val="Footer"/>
      <w:ind w:right="360"/>
    </w:pPr>
  </w:p>
  <w:p w14:paraId="0F9A4A7B" w14:textId="77777777" w:rsidR="00AD708D" w:rsidRDefault="00AD708D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33BD46" w14:textId="751028F4" w:rsidR="004C6774" w:rsidRPr="009E205D" w:rsidRDefault="004C6774" w:rsidP="009E205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A6EC3EE" w14:textId="77777777" w:rsidR="00664B80" w:rsidRDefault="00664B80" w:rsidP="000A055A">
      <w:r>
        <w:separator/>
      </w:r>
    </w:p>
  </w:footnote>
  <w:footnote w:type="continuationSeparator" w:id="0">
    <w:p w14:paraId="515E603E" w14:textId="77777777" w:rsidR="00664B80" w:rsidRDefault="00664B80" w:rsidP="000A055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DDB23D" w14:textId="77777777" w:rsidR="004C6774" w:rsidRPr="00511BA6" w:rsidRDefault="004C6774">
    <w:pPr>
      <w:pStyle w:val="Header"/>
      <w:rPr>
        <w:rFonts w:ascii="Calibri" w:hAnsi="Calibri" w:cs="Calibri"/>
      </w:rPr>
    </w:pPr>
    <w:r>
      <w:tab/>
    </w:r>
    <w:r>
      <w:tab/>
    </w:r>
  </w:p>
  <w:p w14:paraId="01C112D7" w14:textId="77777777" w:rsidR="00AD708D" w:rsidRDefault="00AD708D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E6F3CE" w14:textId="77777777" w:rsidR="004C6774" w:rsidRPr="00B643BD" w:rsidRDefault="004C6774" w:rsidP="00B643BD">
    <w:pPr>
      <w:pStyle w:val="Header"/>
      <w:jc w:val="right"/>
      <w:rPr>
        <w:rFonts w:ascii="Calibri" w:hAnsi="Calibri" w:cs="Calibri"/>
      </w:rPr>
    </w:pPr>
    <w:r w:rsidRPr="009225AA">
      <w:rPr>
        <w:rFonts w:ascii="Calibri" w:hAnsi="Calibri" w:cs="Calibri"/>
        <w:sz w:val="40"/>
        <w:szCs w:val="22"/>
      </w:rPr>
      <w:t xml:space="preserve">CARMEN </w:t>
    </w:r>
    <w:r w:rsidRPr="009225AA">
      <w:rPr>
        <w:rFonts w:ascii="Calibri" w:hAnsi="Calibri" w:cs="Calibri"/>
        <w:b/>
        <w:sz w:val="40"/>
        <w:szCs w:val="22"/>
      </w:rPr>
      <w:t>HOVÉ</w:t>
    </w:r>
    <w:r>
      <w:rPr>
        <w:rFonts w:ascii="Calibri" w:hAnsi="Calibri" w:cs="Calibri"/>
        <w:b/>
        <w:sz w:val="40"/>
        <w:szCs w:val="22"/>
      </w:rPr>
      <w:tab/>
    </w:r>
    <w:r>
      <w:rPr>
        <w:rFonts w:ascii="Calibri" w:hAnsi="Calibri" w:cs="Calibri"/>
        <w:b/>
        <w:sz w:val="40"/>
        <w:szCs w:val="22"/>
      </w:rPr>
      <w:tab/>
    </w:r>
    <w:r w:rsidRPr="00B643BD">
      <w:rPr>
        <w:rFonts w:ascii="Calibri" w:hAnsi="Calibri" w:cs="Calibri"/>
      </w:rPr>
      <w:t xml:space="preserve"> </w:t>
    </w:r>
    <w:r>
      <w:rPr>
        <w:rFonts w:ascii="Calibri" w:hAnsi="Calibri" w:cs="Calibri"/>
      </w:rPr>
      <w:t>Updated:</w:t>
    </w:r>
    <w:r w:rsidRPr="000E2742">
      <w:rPr>
        <w:rFonts w:ascii="Calibri" w:hAnsi="Calibri" w:cs="Calibri"/>
      </w:rPr>
      <w:t xml:space="preserve"> </w:t>
    </w:r>
    <w:r>
      <w:rPr>
        <w:rFonts w:ascii="Calibri" w:hAnsi="Calibri" w:cs="Calibri"/>
      </w:rPr>
      <w:t>March 202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8E51FC"/>
    <w:multiLevelType w:val="hybridMultilevel"/>
    <w:tmpl w:val="0512D7A4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19D1204"/>
    <w:multiLevelType w:val="hybridMultilevel"/>
    <w:tmpl w:val="D0863F56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5F36C91"/>
    <w:multiLevelType w:val="hybridMultilevel"/>
    <w:tmpl w:val="880CD498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A9D578E"/>
    <w:multiLevelType w:val="hybridMultilevel"/>
    <w:tmpl w:val="4CE8F966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B7415E"/>
    <w:multiLevelType w:val="hybridMultilevel"/>
    <w:tmpl w:val="F06CE88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  <w:sz w:val="16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0F416CE8"/>
    <w:multiLevelType w:val="hybridMultilevel"/>
    <w:tmpl w:val="2708B35C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F57B55"/>
    <w:multiLevelType w:val="hybridMultilevel"/>
    <w:tmpl w:val="87C4D614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70D101B"/>
    <w:multiLevelType w:val="hybridMultilevel"/>
    <w:tmpl w:val="3BBA9C8A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93374AB"/>
    <w:multiLevelType w:val="hybridMultilevel"/>
    <w:tmpl w:val="CBDA257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1C4A06A9"/>
    <w:multiLevelType w:val="hybridMultilevel"/>
    <w:tmpl w:val="55FAC60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1C726F5F"/>
    <w:multiLevelType w:val="hybridMultilevel"/>
    <w:tmpl w:val="B0287AC2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24B97912"/>
    <w:multiLevelType w:val="hybridMultilevel"/>
    <w:tmpl w:val="DC309E14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6122BED"/>
    <w:multiLevelType w:val="hybridMultilevel"/>
    <w:tmpl w:val="E31E90AE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2B90654A"/>
    <w:multiLevelType w:val="hybridMultilevel"/>
    <w:tmpl w:val="3D90277C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2D1C3765"/>
    <w:multiLevelType w:val="hybridMultilevel"/>
    <w:tmpl w:val="AF6684D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2D43236B"/>
    <w:multiLevelType w:val="hybridMultilevel"/>
    <w:tmpl w:val="C2E2D7A0"/>
    <w:lvl w:ilvl="0" w:tplc="05B8E414">
      <w:start w:val="1"/>
      <w:numFmt w:val="decimal"/>
      <w:lvlText w:val="%1."/>
      <w:lvlJc w:val="left"/>
      <w:pPr>
        <w:ind w:left="360" w:hanging="360"/>
      </w:pPr>
      <w:rPr>
        <w:rFonts w:hint="default"/>
        <w:i w:val="0"/>
        <w:iCs w:val="0"/>
        <w:sz w:val="22"/>
        <w:szCs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282728E"/>
    <w:multiLevelType w:val="hybridMultilevel"/>
    <w:tmpl w:val="15BE5BCC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383D37E9"/>
    <w:multiLevelType w:val="hybridMultilevel"/>
    <w:tmpl w:val="8BEA2ADA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 w15:restartNumberingAfterBreak="0">
    <w:nsid w:val="3CC21638"/>
    <w:multiLevelType w:val="hybridMultilevel"/>
    <w:tmpl w:val="757EC374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  <w:i w:val="0"/>
        <w:iCs w:val="0"/>
        <w:sz w:val="22"/>
        <w:szCs w:val="22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9" w15:restartNumberingAfterBreak="0">
    <w:nsid w:val="3D007C58"/>
    <w:multiLevelType w:val="hybridMultilevel"/>
    <w:tmpl w:val="246233C8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2CC49D3"/>
    <w:multiLevelType w:val="hybridMultilevel"/>
    <w:tmpl w:val="E2743722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48438FE"/>
    <w:multiLevelType w:val="hybridMultilevel"/>
    <w:tmpl w:val="C2E2D7A0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  <w:i w:val="0"/>
        <w:iCs w:val="0"/>
        <w:sz w:val="22"/>
        <w:szCs w:val="22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75A0B8E"/>
    <w:multiLevelType w:val="hybridMultilevel"/>
    <w:tmpl w:val="7DAC8F16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4A5A1C13"/>
    <w:multiLevelType w:val="hybridMultilevel"/>
    <w:tmpl w:val="DF66CD38"/>
    <w:lvl w:ilvl="0" w:tplc="647429CE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b w:val="0"/>
        <w:bCs w:val="0"/>
        <w:sz w:val="16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D1E398B"/>
    <w:multiLevelType w:val="hybridMultilevel"/>
    <w:tmpl w:val="D0FAC2D8"/>
    <w:lvl w:ilvl="0" w:tplc="4B0EB3D0">
      <w:start w:val="1"/>
      <w:numFmt w:val="decimal"/>
      <w:lvlText w:val="%1."/>
      <w:lvlJc w:val="left"/>
      <w:pPr>
        <w:ind w:left="360" w:hanging="360"/>
      </w:pPr>
      <w:rPr>
        <w:rFonts w:hint="default"/>
        <w:sz w:val="22"/>
        <w:szCs w:val="22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503A0194"/>
    <w:multiLevelType w:val="hybridMultilevel"/>
    <w:tmpl w:val="6ACC77AE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528F7725"/>
    <w:multiLevelType w:val="hybridMultilevel"/>
    <w:tmpl w:val="4FB650C6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 w15:restartNumberingAfterBreak="0">
    <w:nsid w:val="53B510CB"/>
    <w:multiLevelType w:val="hybridMultilevel"/>
    <w:tmpl w:val="F3D4C17A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558D584C"/>
    <w:multiLevelType w:val="hybridMultilevel"/>
    <w:tmpl w:val="2CCA9F70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9" w15:restartNumberingAfterBreak="0">
    <w:nsid w:val="55E86AEF"/>
    <w:multiLevelType w:val="hybridMultilevel"/>
    <w:tmpl w:val="58623C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6CF1088"/>
    <w:multiLevelType w:val="hybridMultilevel"/>
    <w:tmpl w:val="E8BC34E8"/>
    <w:lvl w:ilvl="0" w:tplc="743A6CE2">
      <w:start w:val="1"/>
      <w:numFmt w:val="decimal"/>
      <w:lvlText w:val="%1."/>
      <w:lvlJc w:val="left"/>
      <w:pPr>
        <w:ind w:left="360" w:hanging="360"/>
      </w:pPr>
      <w:rPr>
        <w:rFonts w:ascii="Calibri" w:eastAsiaTheme="minorEastAsia" w:hAnsi="Calibri" w:cs="Calibri"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1" w15:restartNumberingAfterBreak="0">
    <w:nsid w:val="57C7293D"/>
    <w:multiLevelType w:val="hybridMultilevel"/>
    <w:tmpl w:val="722460AE"/>
    <w:lvl w:ilvl="0" w:tplc="B9601D5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8882E5F"/>
    <w:multiLevelType w:val="hybridMultilevel"/>
    <w:tmpl w:val="6248E950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592C272E"/>
    <w:multiLevelType w:val="hybridMultilevel"/>
    <w:tmpl w:val="8B2690C6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  <w:i w:val="0"/>
        <w:iCs w:val="0"/>
        <w:sz w:val="22"/>
        <w:szCs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EA770BF"/>
    <w:multiLevelType w:val="hybridMultilevel"/>
    <w:tmpl w:val="42B6B0C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5" w15:restartNumberingAfterBreak="0">
    <w:nsid w:val="630A32C7"/>
    <w:multiLevelType w:val="hybridMultilevel"/>
    <w:tmpl w:val="6FDCE204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648E6494"/>
    <w:multiLevelType w:val="hybridMultilevel"/>
    <w:tmpl w:val="7BA60E0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7" w15:restartNumberingAfterBreak="0">
    <w:nsid w:val="6F4F664D"/>
    <w:multiLevelType w:val="hybridMultilevel"/>
    <w:tmpl w:val="BCA832CC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03C77D7"/>
    <w:multiLevelType w:val="hybridMultilevel"/>
    <w:tmpl w:val="94923F98"/>
    <w:lvl w:ilvl="0" w:tplc="B9601D5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1D266BC"/>
    <w:multiLevelType w:val="hybridMultilevel"/>
    <w:tmpl w:val="FB92B02C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0" w15:restartNumberingAfterBreak="0">
    <w:nsid w:val="72724D0F"/>
    <w:multiLevelType w:val="hybridMultilevel"/>
    <w:tmpl w:val="F22281DC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1" w15:restartNumberingAfterBreak="0">
    <w:nsid w:val="74787F64"/>
    <w:multiLevelType w:val="hybridMultilevel"/>
    <w:tmpl w:val="DDBC2E9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6B25697"/>
    <w:multiLevelType w:val="hybridMultilevel"/>
    <w:tmpl w:val="7340E830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3" w15:restartNumberingAfterBreak="0">
    <w:nsid w:val="7A990BDA"/>
    <w:multiLevelType w:val="hybridMultilevel"/>
    <w:tmpl w:val="8D64A21C"/>
    <w:lvl w:ilvl="0" w:tplc="B9601D5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  <w:sz w:val="16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4" w15:restartNumberingAfterBreak="0">
    <w:nsid w:val="7D1C6B34"/>
    <w:multiLevelType w:val="hybridMultilevel"/>
    <w:tmpl w:val="15AEF73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5" w15:restartNumberingAfterBreak="0">
    <w:nsid w:val="7E2519CA"/>
    <w:multiLevelType w:val="hybridMultilevel"/>
    <w:tmpl w:val="0B1CAA1E"/>
    <w:lvl w:ilvl="0" w:tplc="B9601D5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1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593241991">
    <w:abstractNumId w:val="7"/>
  </w:num>
  <w:num w:numId="2" w16cid:durableId="1852060637">
    <w:abstractNumId w:val="19"/>
  </w:num>
  <w:num w:numId="3" w16cid:durableId="941179884">
    <w:abstractNumId w:val="6"/>
  </w:num>
  <w:num w:numId="4" w16cid:durableId="1522086188">
    <w:abstractNumId w:val="23"/>
  </w:num>
  <w:num w:numId="5" w16cid:durableId="1755740588">
    <w:abstractNumId w:val="32"/>
  </w:num>
  <w:num w:numId="6" w16cid:durableId="17781499">
    <w:abstractNumId w:val="20"/>
  </w:num>
  <w:num w:numId="7" w16cid:durableId="1182666088">
    <w:abstractNumId w:val="17"/>
  </w:num>
  <w:num w:numId="8" w16cid:durableId="313489249">
    <w:abstractNumId w:val="41"/>
  </w:num>
  <w:num w:numId="9" w16cid:durableId="2021857886">
    <w:abstractNumId w:val="42"/>
  </w:num>
  <w:num w:numId="10" w16cid:durableId="255527228">
    <w:abstractNumId w:val="30"/>
  </w:num>
  <w:num w:numId="11" w16cid:durableId="1353649890">
    <w:abstractNumId w:val="14"/>
  </w:num>
  <w:num w:numId="12" w16cid:durableId="73477105">
    <w:abstractNumId w:val="8"/>
  </w:num>
  <w:num w:numId="13" w16cid:durableId="28729978">
    <w:abstractNumId w:val="22"/>
  </w:num>
  <w:num w:numId="14" w16cid:durableId="1070470326">
    <w:abstractNumId w:val="25"/>
  </w:num>
  <w:num w:numId="15" w16cid:durableId="414398238">
    <w:abstractNumId w:val="12"/>
  </w:num>
  <w:num w:numId="16" w16cid:durableId="554588345">
    <w:abstractNumId w:val="0"/>
  </w:num>
  <w:num w:numId="17" w16cid:durableId="497769647">
    <w:abstractNumId w:val="38"/>
  </w:num>
  <w:num w:numId="18" w16cid:durableId="2051759772">
    <w:abstractNumId w:val="29"/>
  </w:num>
  <w:num w:numId="19" w16cid:durableId="1034889141">
    <w:abstractNumId w:val="5"/>
  </w:num>
  <w:num w:numId="20" w16cid:durableId="2107190594">
    <w:abstractNumId w:val="2"/>
  </w:num>
  <w:num w:numId="21" w16cid:durableId="1132358235">
    <w:abstractNumId w:val="39"/>
  </w:num>
  <w:num w:numId="22" w16cid:durableId="2097244542">
    <w:abstractNumId w:val="28"/>
  </w:num>
  <w:num w:numId="23" w16cid:durableId="1186679255">
    <w:abstractNumId w:val="37"/>
  </w:num>
  <w:num w:numId="24" w16cid:durableId="1667519103">
    <w:abstractNumId w:val="3"/>
  </w:num>
  <w:num w:numId="25" w16cid:durableId="1975595142">
    <w:abstractNumId w:val="4"/>
  </w:num>
  <w:num w:numId="26" w16cid:durableId="291833224">
    <w:abstractNumId w:val="36"/>
  </w:num>
  <w:num w:numId="27" w16cid:durableId="1777142031">
    <w:abstractNumId w:val="43"/>
  </w:num>
  <w:num w:numId="28" w16cid:durableId="1131829417">
    <w:abstractNumId w:val="1"/>
  </w:num>
  <w:num w:numId="29" w16cid:durableId="1829636385">
    <w:abstractNumId w:val="40"/>
  </w:num>
  <w:num w:numId="30" w16cid:durableId="1479032978">
    <w:abstractNumId w:val="35"/>
  </w:num>
  <w:num w:numId="31" w16cid:durableId="2130397419">
    <w:abstractNumId w:val="13"/>
  </w:num>
  <w:num w:numId="32" w16cid:durableId="94598672">
    <w:abstractNumId w:val="9"/>
  </w:num>
  <w:num w:numId="33" w16cid:durableId="1728987639">
    <w:abstractNumId w:val="34"/>
  </w:num>
  <w:num w:numId="34" w16cid:durableId="1479880986">
    <w:abstractNumId w:val="44"/>
  </w:num>
  <w:num w:numId="35" w16cid:durableId="709695623">
    <w:abstractNumId w:val="16"/>
  </w:num>
  <w:num w:numId="36" w16cid:durableId="1926062865">
    <w:abstractNumId w:val="31"/>
  </w:num>
  <w:num w:numId="37" w16cid:durableId="2064139216">
    <w:abstractNumId w:val="27"/>
  </w:num>
  <w:num w:numId="38" w16cid:durableId="1503816421">
    <w:abstractNumId w:val="24"/>
  </w:num>
  <w:num w:numId="39" w16cid:durableId="108593676">
    <w:abstractNumId w:val="15"/>
  </w:num>
  <w:num w:numId="40" w16cid:durableId="814371782">
    <w:abstractNumId w:val="21"/>
  </w:num>
  <w:num w:numId="41" w16cid:durableId="1086264109">
    <w:abstractNumId w:val="26"/>
  </w:num>
  <w:num w:numId="42" w16cid:durableId="333648083">
    <w:abstractNumId w:val="10"/>
  </w:num>
  <w:num w:numId="43" w16cid:durableId="366025363">
    <w:abstractNumId w:val="18"/>
  </w:num>
  <w:num w:numId="44" w16cid:durableId="1833258959">
    <w:abstractNumId w:val="45"/>
  </w:num>
  <w:num w:numId="45" w16cid:durableId="1605263184">
    <w:abstractNumId w:val="33"/>
  </w:num>
  <w:num w:numId="46" w16cid:durableId="1570992416">
    <w:abstractNumId w:val="11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0015B"/>
    <w:rsid w:val="0000243D"/>
    <w:rsid w:val="00004B9B"/>
    <w:rsid w:val="00004CE6"/>
    <w:rsid w:val="00007019"/>
    <w:rsid w:val="00010C22"/>
    <w:rsid w:val="00010DF7"/>
    <w:rsid w:val="00011762"/>
    <w:rsid w:val="00011C44"/>
    <w:rsid w:val="00012259"/>
    <w:rsid w:val="00013000"/>
    <w:rsid w:val="00013060"/>
    <w:rsid w:val="000143AE"/>
    <w:rsid w:val="00014719"/>
    <w:rsid w:val="00015F17"/>
    <w:rsid w:val="000168AC"/>
    <w:rsid w:val="000170BE"/>
    <w:rsid w:val="000207CA"/>
    <w:rsid w:val="000208D4"/>
    <w:rsid w:val="00022501"/>
    <w:rsid w:val="00023F41"/>
    <w:rsid w:val="000242B3"/>
    <w:rsid w:val="00025DA4"/>
    <w:rsid w:val="00027080"/>
    <w:rsid w:val="000271B9"/>
    <w:rsid w:val="000310C9"/>
    <w:rsid w:val="00033D43"/>
    <w:rsid w:val="00036A92"/>
    <w:rsid w:val="000378CD"/>
    <w:rsid w:val="0004051F"/>
    <w:rsid w:val="00040DE5"/>
    <w:rsid w:val="00040F44"/>
    <w:rsid w:val="000415E1"/>
    <w:rsid w:val="00043284"/>
    <w:rsid w:val="000446CD"/>
    <w:rsid w:val="00044FF6"/>
    <w:rsid w:val="00045718"/>
    <w:rsid w:val="00047928"/>
    <w:rsid w:val="00051974"/>
    <w:rsid w:val="000519CB"/>
    <w:rsid w:val="00051B33"/>
    <w:rsid w:val="00051D69"/>
    <w:rsid w:val="00052F3B"/>
    <w:rsid w:val="00053163"/>
    <w:rsid w:val="0005567C"/>
    <w:rsid w:val="000601D3"/>
    <w:rsid w:val="00062C7D"/>
    <w:rsid w:val="0006318F"/>
    <w:rsid w:val="00063604"/>
    <w:rsid w:val="000648B5"/>
    <w:rsid w:val="000708BB"/>
    <w:rsid w:val="00071E73"/>
    <w:rsid w:val="000748B8"/>
    <w:rsid w:val="00075A79"/>
    <w:rsid w:val="0008088B"/>
    <w:rsid w:val="00083DA6"/>
    <w:rsid w:val="00090CB3"/>
    <w:rsid w:val="0009195F"/>
    <w:rsid w:val="000925AE"/>
    <w:rsid w:val="00093CE9"/>
    <w:rsid w:val="000955A5"/>
    <w:rsid w:val="00095E53"/>
    <w:rsid w:val="0009626D"/>
    <w:rsid w:val="00096C16"/>
    <w:rsid w:val="00097AB3"/>
    <w:rsid w:val="000A055A"/>
    <w:rsid w:val="000A09BE"/>
    <w:rsid w:val="000A16CB"/>
    <w:rsid w:val="000A261E"/>
    <w:rsid w:val="000A286C"/>
    <w:rsid w:val="000A28D2"/>
    <w:rsid w:val="000A32A1"/>
    <w:rsid w:val="000A3897"/>
    <w:rsid w:val="000A4E43"/>
    <w:rsid w:val="000A53F2"/>
    <w:rsid w:val="000A56CF"/>
    <w:rsid w:val="000A639E"/>
    <w:rsid w:val="000A6BC3"/>
    <w:rsid w:val="000B0866"/>
    <w:rsid w:val="000B0D4B"/>
    <w:rsid w:val="000B54BE"/>
    <w:rsid w:val="000C0528"/>
    <w:rsid w:val="000C199C"/>
    <w:rsid w:val="000C2A94"/>
    <w:rsid w:val="000C2B05"/>
    <w:rsid w:val="000C3020"/>
    <w:rsid w:val="000C65CA"/>
    <w:rsid w:val="000C7A20"/>
    <w:rsid w:val="000D0045"/>
    <w:rsid w:val="000D1942"/>
    <w:rsid w:val="000D2031"/>
    <w:rsid w:val="000D2A73"/>
    <w:rsid w:val="000D35CC"/>
    <w:rsid w:val="000D5374"/>
    <w:rsid w:val="000D5C86"/>
    <w:rsid w:val="000D64A0"/>
    <w:rsid w:val="000D76C4"/>
    <w:rsid w:val="000E08EF"/>
    <w:rsid w:val="000E0E4C"/>
    <w:rsid w:val="000E18F3"/>
    <w:rsid w:val="000E2820"/>
    <w:rsid w:val="000E29D2"/>
    <w:rsid w:val="000E2C23"/>
    <w:rsid w:val="000E4579"/>
    <w:rsid w:val="000E46C1"/>
    <w:rsid w:val="000E5F9D"/>
    <w:rsid w:val="000E60DE"/>
    <w:rsid w:val="000E6631"/>
    <w:rsid w:val="000E7518"/>
    <w:rsid w:val="000F059E"/>
    <w:rsid w:val="00101302"/>
    <w:rsid w:val="00101B74"/>
    <w:rsid w:val="00102CE1"/>
    <w:rsid w:val="00103417"/>
    <w:rsid w:val="0010409D"/>
    <w:rsid w:val="0010422E"/>
    <w:rsid w:val="0010444D"/>
    <w:rsid w:val="00105016"/>
    <w:rsid w:val="00105F49"/>
    <w:rsid w:val="001067E8"/>
    <w:rsid w:val="00106AA8"/>
    <w:rsid w:val="00111E79"/>
    <w:rsid w:val="00112B11"/>
    <w:rsid w:val="00112DD7"/>
    <w:rsid w:val="0011355C"/>
    <w:rsid w:val="00114147"/>
    <w:rsid w:val="00114723"/>
    <w:rsid w:val="00115360"/>
    <w:rsid w:val="001233B2"/>
    <w:rsid w:val="00125F20"/>
    <w:rsid w:val="00130E7A"/>
    <w:rsid w:val="00131EA1"/>
    <w:rsid w:val="00134D95"/>
    <w:rsid w:val="0013542C"/>
    <w:rsid w:val="00135625"/>
    <w:rsid w:val="00136E78"/>
    <w:rsid w:val="001427B3"/>
    <w:rsid w:val="001453A7"/>
    <w:rsid w:val="00147276"/>
    <w:rsid w:val="00152E2B"/>
    <w:rsid w:val="0015348C"/>
    <w:rsid w:val="001553CB"/>
    <w:rsid w:val="00157BD2"/>
    <w:rsid w:val="001604FC"/>
    <w:rsid w:val="00160C22"/>
    <w:rsid w:val="00162C1F"/>
    <w:rsid w:val="0016323E"/>
    <w:rsid w:val="001644BA"/>
    <w:rsid w:val="00164649"/>
    <w:rsid w:val="001646C9"/>
    <w:rsid w:val="00164F4E"/>
    <w:rsid w:val="001718B6"/>
    <w:rsid w:val="00171A5E"/>
    <w:rsid w:val="001724D9"/>
    <w:rsid w:val="0017290A"/>
    <w:rsid w:val="001772DA"/>
    <w:rsid w:val="001778D0"/>
    <w:rsid w:val="00177F5D"/>
    <w:rsid w:val="00177FEF"/>
    <w:rsid w:val="00181BAC"/>
    <w:rsid w:val="00181BD6"/>
    <w:rsid w:val="00182944"/>
    <w:rsid w:val="00182ED4"/>
    <w:rsid w:val="00183695"/>
    <w:rsid w:val="0018450D"/>
    <w:rsid w:val="0018493A"/>
    <w:rsid w:val="00190498"/>
    <w:rsid w:val="00190788"/>
    <w:rsid w:val="001915D3"/>
    <w:rsid w:val="00191F9D"/>
    <w:rsid w:val="0019354D"/>
    <w:rsid w:val="00194370"/>
    <w:rsid w:val="00194E4A"/>
    <w:rsid w:val="00194E52"/>
    <w:rsid w:val="0019648B"/>
    <w:rsid w:val="00197BFD"/>
    <w:rsid w:val="00197F92"/>
    <w:rsid w:val="001A13C3"/>
    <w:rsid w:val="001A3FFC"/>
    <w:rsid w:val="001A58F9"/>
    <w:rsid w:val="001A5973"/>
    <w:rsid w:val="001A6926"/>
    <w:rsid w:val="001B07DD"/>
    <w:rsid w:val="001B17FB"/>
    <w:rsid w:val="001B25C1"/>
    <w:rsid w:val="001B4197"/>
    <w:rsid w:val="001B5E6E"/>
    <w:rsid w:val="001C09ED"/>
    <w:rsid w:val="001C12AB"/>
    <w:rsid w:val="001C25B6"/>
    <w:rsid w:val="001C2CC7"/>
    <w:rsid w:val="001C3F68"/>
    <w:rsid w:val="001C407F"/>
    <w:rsid w:val="001C4674"/>
    <w:rsid w:val="001C4CD8"/>
    <w:rsid w:val="001C5BB2"/>
    <w:rsid w:val="001C7078"/>
    <w:rsid w:val="001D1CDC"/>
    <w:rsid w:val="001D4E49"/>
    <w:rsid w:val="001D52DC"/>
    <w:rsid w:val="001D54CB"/>
    <w:rsid w:val="001D5650"/>
    <w:rsid w:val="001D6C49"/>
    <w:rsid w:val="001E02CA"/>
    <w:rsid w:val="001E2164"/>
    <w:rsid w:val="001E3241"/>
    <w:rsid w:val="001E41D1"/>
    <w:rsid w:val="001E42DA"/>
    <w:rsid w:val="001E72E3"/>
    <w:rsid w:val="001F0872"/>
    <w:rsid w:val="001F0A8A"/>
    <w:rsid w:val="001F2888"/>
    <w:rsid w:val="002035B9"/>
    <w:rsid w:val="00204D9C"/>
    <w:rsid w:val="00207DBB"/>
    <w:rsid w:val="00210DC9"/>
    <w:rsid w:val="00211E84"/>
    <w:rsid w:val="0021294C"/>
    <w:rsid w:val="0021422A"/>
    <w:rsid w:val="00217824"/>
    <w:rsid w:val="0022230B"/>
    <w:rsid w:val="00222432"/>
    <w:rsid w:val="0022330D"/>
    <w:rsid w:val="00224926"/>
    <w:rsid w:val="00224BD2"/>
    <w:rsid w:val="002279A8"/>
    <w:rsid w:val="00230560"/>
    <w:rsid w:val="00231CBE"/>
    <w:rsid w:val="0023223B"/>
    <w:rsid w:val="002325BB"/>
    <w:rsid w:val="00232C3E"/>
    <w:rsid w:val="002349D9"/>
    <w:rsid w:val="002355D0"/>
    <w:rsid w:val="00235911"/>
    <w:rsid w:val="00236B49"/>
    <w:rsid w:val="00236DB4"/>
    <w:rsid w:val="00241E56"/>
    <w:rsid w:val="0024308F"/>
    <w:rsid w:val="00244CA5"/>
    <w:rsid w:val="00246552"/>
    <w:rsid w:val="0025029F"/>
    <w:rsid w:val="0025225A"/>
    <w:rsid w:val="0025256A"/>
    <w:rsid w:val="002529CF"/>
    <w:rsid w:val="00254D58"/>
    <w:rsid w:val="0025604E"/>
    <w:rsid w:val="002565E4"/>
    <w:rsid w:val="00256A44"/>
    <w:rsid w:val="00257589"/>
    <w:rsid w:val="00257656"/>
    <w:rsid w:val="00257F7E"/>
    <w:rsid w:val="0026197D"/>
    <w:rsid w:val="002623AB"/>
    <w:rsid w:val="002628A8"/>
    <w:rsid w:val="00263EC5"/>
    <w:rsid w:val="002650E1"/>
    <w:rsid w:val="00267320"/>
    <w:rsid w:val="00270A8B"/>
    <w:rsid w:val="00272D66"/>
    <w:rsid w:val="002735EA"/>
    <w:rsid w:val="00273B92"/>
    <w:rsid w:val="00273EDB"/>
    <w:rsid w:val="00280226"/>
    <w:rsid w:val="002812DE"/>
    <w:rsid w:val="00281600"/>
    <w:rsid w:val="00282783"/>
    <w:rsid w:val="00282F6D"/>
    <w:rsid w:val="0028421A"/>
    <w:rsid w:val="00284D8D"/>
    <w:rsid w:val="00285DC2"/>
    <w:rsid w:val="002922D2"/>
    <w:rsid w:val="002925DA"/>
    <w:rsid w:val="00293BF0"/>
    <w:rsid w:val="00295B08"/>
    <w:rsid w:val="002966AE"/>
    <w:rsid w:val="00297822"/>
    <w:rsid w:val="002978F6"/>
    <w:rsid w:val="002A13A7"/>
    <w:rsid w:val="002A1DC1"/>
    <w:rsid w:val="002A2162"/>
    <w:rsid w:val="002A278C"/>
    <w:rsid w:val="002A5220"/>
    <w:rsid w:val="002A66F3"/>
    <w:rsid w:val="002B0307"/>
    <w:rsid w:val="002B15A0"/>
    <w:rsid w:val="002B216B"/>
    <w:rsid w:val="002B28D3"/>
    <w:rsid w:val="002B34F3"/>
    <w:rsid w:val="002B464B"/>
    <w:rsid w:val="002B4979"/>
    <w:rsid w:val="002B4EEF"/>
    <w:rsid w:val="002B5E28"/>
    <w:rsid w:val="002B6F88"/>
    <w:rsid w:val="002B7F16"/>
    <w:rsid w:val="002C0074"/>
    <w:rsid w:val="002C09BA"/>
    <w:rsid w:val="002C3A05"/>
    <w:rsid w:val="002C4413"/>
    <w:rsid w:val="002C542B"/>
    <w:rsid w:val="002C5DBD"/>
    <w:rsid w:val="002C611C"/>
    <w:rsid w:val="002C6639"/>
    <w:rsid w:val="002D2DBE"/>
    <w:rsid w:val="002D4100"/>
    <w:rsid w:val="002D49AF"/>
    <w:rsid w:val="002D5CD4"/>
    <w:rsid w:val="002D5CF2"/>
    <w:rsid w:val="002D6D08"/>
    <w:rsid w:val="002E2F00"/>
    <w:rsid w:val="002E400E"/>
    <w:rsid w:val="002E44A2"/>
    <w:rsid w:val="002E4E8C"/>
    <w:rsid w:val="002E640B"/>
    <w:rsid w:val="002E742F"/>
    <w:rsid w:val="002E7709"/>
    <w:rsid w:val="002F2894"/>
    <w:rsid w:val="002F2F95"/>
    <w:rsid w:val="002F3DBB"/>
    <w:rsid w:val="002F43F4"/>
    <w:rsid w:val="002F7F38"/>
    <w:rsid w:val="003008F9"/>
    <w:rsid w:val="00300E49"/>
    <w:rsid w:val="00301B3B"/>
    <w:rsid w:val="00302C31"/>
    <w:rsid w:val="00303085"/>
    <w:rsid w:val="00303B1E"/>
    <w:rsid w:val="0030556B"/>
    <w:rsid w:val="00305CDA"/>
    <w:rsid w:val="003107FF"/>
    <w:rsid w:val="00312981"/>
    <w:rsid w:val="00312D9E"/>
    <w:rsid w:val="003134CA"/>
    <w:rsid w:val="00313DB3"/>
    <w:rsid w:val="00313F83"/>
    <w:rsid w:val="00313F88"/>
    <w:rsid w:val="003165B8"/>
    <w:rsid w:val="00316DCB"/>
    <w:rsid w:val="003172CE"/>
    <w:rsid w:val="00317B5E"/>
    <w:rsid w:val="0032449B"/>
    <w:rsid w:val="00324A67"/>
    <w:rsid w:val="00326CA7"/>
    <w:rsid w:val="00327140"/>
    <w:rsid w:val="00330155"/>
    <w:rsid w:val="003321C5"/>
    <w:rsid w:val="00332AD7"/>
    <w:rsid w:val="00332F52"/>
    <w:rsid w:val="00335DC9"/>
    <w:rsid w:val="0033608D"/>
    <w:rsid w:val="00337D41"/>
    <w:rsid w:val="0034065A"/>
    <w:rsid w:val="0034137D"/>
    <w:rsid w:val="00342D35"/>
    <w:rsid w:val="00344F57"/>
    <w:rsid w:val="00345122"/>
    <w:rsid w:val="00345D90"/>
    <w:rsid w:val="0034602E"/>
    <w:rsid w:val="003524C0"/>
    <w:rsid w:val="00354960"/>
    <w:rsid w:val="00357809"/>
    <w:rsid w:val="003623C5"/>
    <w:rsid w:val="00363706"/>
    <w:rsid w:val="0036416F"/>
    <w:rsid w:val="0036438C"/>
    <w:rsid w:val="00364A5D"/>
    <w:rsid w:val="00365DD0"/>
    <w:rsid w:val="003660F6"/>
    <w:rsid w:val="00366916"/>
    <w:rsid w:val="00370651"/>
    <w:rsid w:val="00370900"/>
    <w:rsid w:val="00370C4C"/>
    <w:rsid w:val="003731CF"/>
    <w:rsid w:val="00373BCD"/>
    <w:rsid w:val="0037426C"/>
    <w:rsid w:val="00374712"/>
    <w:rsid w:val="00377607"/>
    <w:rsid w:val="00377C2C"/>
    <w:rsid w:val="0038005E"/>
    <w:rsid w:val="0038170E"/>
    <w:rsid w:val="00381917"/>
    <w:rsid w:val="00381B6D"/>
    <w:rsid w:val="003825CF"/>
    <w:rsid w:val="003828B1"/>
    <w:rsid w:val="0038404B"/>
    <w:rsid w:val="00384ECB"/>
    <w:rsid w:val="0038538D"/>
    <w:rsid w:val="00386C24"/>
    <w:rsid w:val="0039220B"/>
    <w:rsid w:val="00393457"/>
    <w:rsid w:val="00393B62"/>
    <w:rsid w:val="0039445E"/>
    <w:rsid w:val="00394D89"/>
    <w:rsid w:val="00395FD9"/>
    <w:rsid w:val="003961B1"/>
    <w:rsid w:val="003A17C8"/>
    <w:rsid w:val="003A38DE"/>
    <w:rsid w:val="003A4113"/>
    <w:rsid w:val="003B1B00"/>
    <w:rsid w:val="003B42A0"/>
    <w:rsid w:val="003B4873"/>
    <w:rsid w:val="003B585A"/>
    <w:rsid w:val="003B72D4"/>
    <w:rsid w:val="003B784A"/>
    <w:rsid w:val="003C0225"/>
    <w:rsid w:val="003C0D3C"/>
    <w:rsid w:val="003C382F"/>
    <w:rsid w:val="003C44A5"/>
    <w:rsid w:val="003C4B16"/>
    <w:rsid w:val="003C4D5F"/>
    <w:rsid w:val="003C51D3"/>
    <w:rsid w:val="003C71D3"/>
    <w:rsid w:val="003D0118"/>
    <w:rsid w:val="003D0413"/>
    <w:rsid w:val="003D1008"/>
    <w:rsid w:val="003D2C11"/>
    <w:rsid w:val="003D5160"/>
    <w:rsid w:val="003D6383"/>
    <w:rsid w:val="003E0502"/>
    <w:rsid w:val="003E1DB0"/>
    <w:rsid w:val="003E419E"/>
    <w:rsid w:val="003E4959"/>
    <w:rsid w:val="003E5753"/>
    <w:rsid w:val="003E68D4"/>
    <w:rsid w:val="003E6C12"/>
    <w:rsid w:val="003F0200"/>
    <w:rsid w:val="003F03FF"/>
    <w:rsid w:val="003F0843"/>
    <w:rsid w:val="003F1073"/>
    <w:rsid w:val="003F1300"/>
    <w:rsid w:val="003F17AB"/>
    <w:rsid w:val="003F1DE1"/>
    <w:rsid w:val="003F363C"/>
    <w:rsid w:val="003F46A8"/>
    <w:rsid w:val="003F5DAF"/>
    <w:rsid w:val="003F69D1"/>
    <w:rsid w:val="003F72AC"/>
    <w:rsid w:val="00400C9D"/>
    <w:rsid w:val="00404326"/>
    <w:rsid w:val="004052E4"/>
    <w:rsid w:val="004068D2"/>
    <w:rsid w:val="0040710F"/>
    <w:rsid w:val="00411E1C"/>
    <w:rsid w:val="004123F4"/>
    <w:rsid w:val="004138B2"/>
    <w:rsid w:val="00413AC3"/>
    <w:rsid w:val="00414247"/>
    <w:rsid w:val="00414333"/>
    <w:rsid w:val="00414B51"/>
    <w:rsid w:val="004157DA"/>
    <w:rsid w:val="00416C05"/>
    <w:rsid w:val="00416F6E"/>
    <w:rsid w:val="00417032"/>
    <w:rsid w:val="00417B4E"/>
    <w:rsid w:val="00421C71"/>
    <w:rsid w:val="00422140"/>
    <w:rsid w:val="00422FD6"/>
    <w:rsid w:val="0042513C"/>
    <w:rsid w:val="00425988"/>
    <w:rsid w:val="00425BB5"/>
    <w:rsid w:val="004263A5"/>
    <w:rsid w:val="00426F65"/>
    <w:rsid w:val="004274C8"/>
    <w:rsid w:val="00430293"/>
    <w:rsid w:val="004305CC"/>
    <w:rsid w:val="00433339"/>
    <w:rsid w:val="0043617B"/>
    <w:rsid w:val="004444CF"/>
    <w:rsid w:val="00444E73"/>
    <w:rsid w:val="00445446"/>
    <w:rsid w:val="00446748"/>
    <w:rsid w:val="004467ED"/>
    <w:rsid w:val="004506C3"/>
    <w:rsid w:val="00453C2D"/>
    <w:rsid w:val="00454199"/>
    <w:rsid w:val="004556FB"/>
    <w:rsid w:val="00457993"/>
    <w:rsid w:val="00460D5F"/>
    <w:rsid w:val="004618F2"/>
    <w:rsid w:val="00462ADB"/>
    <w:rsid w:val="00465E28"/>
    <w:rsid w:val="00467B83"/>
    <w:rsid w:val="004729A0"/>
    <w:rsid w:val="00473598"/>
    <w:rsid w:val="00474549"/>
    <w:rsid w:val="00474B26"/>
    <w:rsid w:val="004761EB"/>
    <w:rsid w:val="00476A0D"/>
    <w:rsid w:val="00476F6C"/>
    <w:rsid w:val="00477862"/>
    <w:rsid w:val="00481396"/>
    <w:rsid w:val="00481418"/>
    <w:rsid w:val="00481A9A"/>
    <w:rsid w:val="00482AC4"/>
    <w:rsid w:val="0048389A"/>
    <w:rsid w:val="00483B67"/>
    <w:rsid w:val="004858E6"/>
    <w:rsid w:val="0049606B"/>
    <w:rsid w:val="00497945"/>
    <w:rsid w:val="004A040B"/>
    <w:rsid w:val="004A3207"/>
    <w:rsid w:val="004A33DD"/>
    <w:rsid w:val="004A4D84"/>
    <w:rsid w:val="004A5928"/>
    <w:rsid w:val="004A659D"/>
    <w:rsid w:val="004A7543"/>
    <w:rsid w:val="004A7A5E"/>
    <w:rsid w:val="004A7B3F"/>
    <w:rsid w:val="004B1629"/>
    <w:rsid w:val="004B1688"/>
    <w:rsid w:val="004B2ED7"/>
    <w:rsid w:val="004B39B1"/>
    <w:rsid w:val="004B6C97"/>
    <w:rsid w:val="004C1CC4"/>
    <w:rsid w:val="004C211A"/>
    <w:rsid w:val="004C2BB7"/>
    <w:rsid w:val="004C5549"/>
    <w:rsid w:val="004C64B7"/>
    <w:rsid w:val="004C6774"/>
    <w:rsid w:val="004C6A82"/>
    <w:rsid w:val="004C6C68"/>
    <w:rsid w:val="004C7275"/>
    <w:rsid w:val="004C7A4D"/>
    <w:rsid w:val="004D1C1F"/>
    <w:rsid w:val="004D409D"/>
    <w:rsid w:val="004D5A9B"/>
    <w:rsid w:val="004D65C6"/>
    <w:rsid w:val="004E0853"/>
    <w:rsid w:val="004E18EC"/>
    <w:rsid w:val="004E3A7C"/>
    <w:rsid w:val="004E47FF"/>
    <w:rsid w:val="004E4CD3"/>
    <w:rsid w:val="004E5BD6"/>
    <w:rsid w:val="004F0E5D"/>
    <w:rsid w:val="004F1730"/>
    <w:rsid w:val="004F1BAD"/>
    <w:rsid w:val="004F1BC2"/>
    <w:rsid w:val="004F23A2"/>
    <w:rsid w:val="004F2AD9"/>
    <w:rsid w:val="004F2E8A"/>
    <w:rsid w:val="004F3DB6"/>
    <w:rsid w:val="004F3F0E"/>
    <w:rsid w:val="004F4709"/>
    <w:rsid w:val="004F4AFC"/>
    <w:rsid w:val="004F512A"/>
    <w:rsid w:val="004F78E2"/>
    <w:rsid w:val="0050361C"/>
    <w:rsid w:val="00503B21"/>
    <w:rsid w:val="0050404C"/>
    <w:rsid w:val="00507E49"/>
    <w:rsid w:val="00510377"/>
    <w:rsid w:val="005109DB"/>
    <w:rsid w:val="00511803"/>
    <w:rsid w:val="00511D7E"/>
    <w:rsid w:val="00512FF2"/>
    <w:rsid w:val="00513536"/>
    <w:rsid w:val="005135BC"/>
    <w:rsid w:val="00513A28"/>
    <w:rsid w:val="00514151"/>
    <w:rsid w:val="00514157"/>
    <w:rsid w:val="00516BD9"/>
    <w:rsid w:val="005203BB"/>
    <w:rsid w:val="005214D6"/>
    <w:rsid w:val="005254E0"/>
    <w:rsid w:val="00526117"/>
    <w:rsid w:val="0052660F"/>
    <w:rsid w:val="00527372"/>
    <w:rsid w:val="00530236"/>
    <w:rsid w:val="00532118"/>
    <w:rsid w:val="00533537"/>
    <w:rsid w:val="0053522B"/>
    <w:rsid w:val="00536E2F"/>
    <w:rsid w:val="005374A1"/>
    <w:rsid w:val="00540465"/>
    <w:rsid w:val="00541AAA"/>
    <w:rsid w:val="00541BAA"/>
    <w:rsid w:val="005438F2"/>
    <w:rsid w:val="00544DC4"/>
    <w:rsid w:val="00544EE6"/>
    <w:rsid w:val="005503F9"/>
    <w:rsid w:val="00551D3F"/>
    <w:rsid w:val="00552833"/>
    <w:rsid w:val="00552957"/>
    <w:rsid w:val="005548CB"/>
    <w:rsid w:val="00554FB3"/>
    <w:rsid w:val="005560DE"/>
    <w:rsid w:val="00556B5E"/>
    <w:rsid w:val="00557ECA"/>
    <w:rsid w:val="005640AF"/>
    <w:rsid w:val="00564411"/>
    <w:rsid w:val="00567EE8"/>
    <w:rsid w:val="00570497"/>
    <w:rsid w:val="00570CE7"/>
    <w:rsid w:val="00571E99"/>
    <w:rsid w:val="00572D58"/>
    <w:rsid w:val="0057369B"/>
    <w:rsid w:val="00575943"/>
    <w:rsid w:val="00577483"/>
    <w:rsid w:val="00577D97"/>
    <w:rsid w:val="0058177B"/>
    <w:rsid w:val="005828A3"/>
    <w:rsid w:val="00585CF6"/>
    <w:rsid w:val="00586182"/>
    <w:rsid w:val="00594B72"/>
    <w:rsid w:val="00594DBA"/>
    <w:rsid w:val="00595D70"/>
    <w:rsid w:val="00597BB8"/>
    <w:rsid w:val="005A077F"/>
    <w:rsid w:val="005A2BF1"/>
    <w:rsid w:val="005A4336"/>
    <w:rsid w:val="005B07BD"/>
    <w:rsid w:val="005B0CD9"/>
    <w:rsid w:val="005B0D82"/>
    <w:rsid w:val="005B1777"/>
    <w:rsid w:val="005B17DC"/>
    <w:rsid w:val="005B1B5C"/>
    <w:rsid w:val="005B2765"/>
    <w:rsid w:val="005B2879"/>
    <w:rsid w:val="005B3F05"/>
    <w:rsid w:val="005B5CBE"/>
    <w:rsid w:val="005C3682"/>
    <w:rsid w:val="005C416C"/>
    <w:rsid w:val="005C53AD"/>
    <w:rsid w:val="005C5AF4"/>
    <w:rsid w:val="005C6DF1"/>
    <w:rsid w:val="005D117B"/>
    <w:rsid w:val="005D29A4"/>
    <w:rsid w:val="005D36EB"/>
    <w:rsid w:val="005D49A5"/>
    <w:rsid w:val="005D4D16"/>
    <w:rsid w:val="005D5456"/>
    <w:rsid w:val="005D5CB6"/>
    <w:rsid w:val="005D6655"/>
    <w:rsid w:val="005D784F"/>
    <w:rsid w:val="005E0641"/>
    <w:rsid w:val="005E06B9"/>
    <w:rsid w:val="005E1635"/>
    <w:rsid w:val="005E225F"/>
    <w:rsid w:val="005E5BD7"/>
    <w:rsid w:val="005E5F57"/>
    <w:rsid w:val="005E74CC"/>
    <w:rsid w:val="005F0940"/>
    <w:rsid w:val="005F1076"/>
    <w:rsid w:val="005F6BED"/>
    <w:rsid w:val="00600510"/>
    <w:rsid w:val="00600C4F"/>
    <w:rsid w:val="00600D01"/>
    <w:rsid w:val="00602A5F"/>
    <w:rsid w:val="006031FF"/>
    <w:rsid w:val="00606E34"/>
    <w:rsid w:val="00607AA0"/>
    <w:rsid w:val="006123DA"/>
    <w:rsid w:val="00613B44"/>
    <w:rsid w:val="0061428C"/>
    <w:rsid w:val="00614D66"/>
    <w:rsid w:val="006209D9"/>
    <w:rsid w:val="00621AE0"/>
    <w:rsid w:val="00621FE6"/>
    <w:rsid w:val="006257FC"/>
    <w:rsid w:val="00625CBF"/>
    <w:rsid w:val="00626BC0"/>
    <w:rsid w:val="0063245C"/>
    <w:rsid w:val="00633B60"/>
    <w:rsid w:val="00640440"/>
    <w:rsid w:val="00640A29"/>
    <w:rsid w:val="00645643"/>
    <w:rsid w:val="006463C0"/>
    <w:rsid w:val="0064685F"/>
    <w:rsid w:val="00646A21"/>
    <w:rsid w:val="00646ECF"/>
    <w:rsid w:val="00646FBE"/>
    <w:rsid w:val="00647FBE"/>
    <w:rsid w:val="006516D7"/>
    <w:rsid w:val="006518A2"/>
    <w:rsid w:val="00651EC0"/>
    <w:rsid w:val="006564AD"/>
    <w:rsid w:val="0065791A"/>
    <w:rsid w:val="006612A6"/>
    <w:rsid w:val="00661321"/>
    <w:rsid w:val="00663460"/>
    <w:rsid w:val="00664B80"/>
    <w:rsid w:val="00671091"/>
    <w:rsid w:val="00673B8A"/>
    <w:rsid w:val="006756FE"/>
    <w:rsid w:val="00676145"/>
    <w:rsid w:val="006767A6"/>
    <w:rsid w:val="00677454"/>
    <w:rsid w:val="0068144F"/>
    <w:rsid w:val="0068152D"/>
    <w:rsid w:val="0068319C"/>
    <w:rsid w:val="00685CC2"/>
    <w:rsid w:val="006872A2"/>
    <w:rsid w:val="006878FC"/>
    <w:rsid w:val="00691B88"/>
    <w:rsid w:val="00694A33"/>
    <w:rsid w:val="006A08C0"/>
    <w:rsid w:val="006A289E"/>
    <w:rsid w:val="006A28A7"/>
    <w:rsid w:val="006A2BEE"/>
    <w:rsid w:val="006A4109"/>
    <w:rsid w:val="006A7386"/>
    <w:rsid w:val="006B1ECE"/>
    <w:rsid w:val="006B296F"/>
    <w:rsid w:val="006B6D6C"/>
    <w:rsid w:val="006B6EB3"/>
    <w:rsid w:val="006B7DE7"/>
    <w:rsid w:val="006C10D2"/>
    <w:rsid w:val="006C28C9"/>
    <w:rsid w:val="006C4E67"/>
    <w:rsid w:val="006C75FC"/>
    <w:rsid w:val="006C7EB1"/>
    <w:rsid w:val="006D100D"/>
    <w:rsid w:val="006D1498"/>
    <w:rsid w:val="006D2B1F"/>
    <w:rsid w:val="006D31F7"/>
    <w:rsid w:val="006D44B1"/>
    <w:rsid w:val="006D5629"/>
    <w:rsid w:val="006D5E1D"/>
    <w:rsid w:val="006D6AD9"/>
    <w:rsid w:val="006D7C3F"/>
    <w:rsid w:val="006E1EB4"/>
    <w:rsid w:val="006E22A8"/>
    <w:rsid w:val="006E2DD9"/>
    <w:rsid w:val="006E39A6"/>
    <w:rsid w:val="006E476F"/>
    <w:rsid w:val="006E4C59"/>
    <w:rsid w:val="006E5004"/>
    <w:rsid w:val="006E52EE"/>
    <w:rsid w:val="006E6193"/>
    <w:rsid w:val="006E7823"/>
    <w:rsid w:val="006F1810"/>
    <w:rsid w:val="006F2B86"/>
    <w:rsid w:val="006F4375"/>
    <w:rsid w:val="006F4FBF"/>
    <w:rsid w:val="006F51AB"/>
    <w:rsid w:val="006F5729"/>
    <w:rsid w:val="006F7100"/>
    <w:rsid w:val="0070264F"/>
    <w:rsid w:val="0070514E"/>
    <w:rsid w:val="00705D42"/>
    <w:rsid w:val="00706FBD"/>
    <w:rsid w:val="0071119C"/>
    <w:rsid w:val="00711B36"/>
    <w:rsid w:val="00714D99"/>
    <w:rsid w:val="00715590"/>
    <w:rsid w:val="00717C83"/>
    <w:rsid w:val="00723D67"/>
    <w:rsid w:val="00726928"/>
    <w:rsid w:val="00727EEA"/>
    <w:rsid w:val="00730580"/>
    <w:rsid w:val="00730A12"/>
    <w:rsid w:val="007314B3"/>
    <w:rsid w:val="007334C8"/>
    <w:rsid w:val="00733F4A"/>
    <w:rsid w:val="00733FFC"/>
    <w:rsid w:val="007377E3"/>
    <w:rsid w:val="00740031"/>
    <w:rsid w:val="00741AEE"/>
    <w:rsid w:val="0074316A"/>
    <w:rsid w:val="00743E4D"/>
    <w:rsid w:val="00744211"/>
    <w:rsid w:val="007460EE"/>
    <w:rsid w:val="0075368F"/>
    <w:rsid w:val="0075421C"/>
    <w:rsid w:val="0075430D"/>
    <w:rsid w:val="00755F0E"/>
    <w:rsid w:val="007568E9"/>
    <w:rsid w:val="007571E9"/>
    <w:rsid w:val="0075794A"/>
    <w:rsid w:val="00760EEA"/>
    <w:rsid w:val="0076329D"/>
    <w:rsid w:val="00763DD5"/>
    <w:rsid w:val="00764A76"/>
    <w:rsid w:val="007651BD"/>
    <w:rsid w:val="0076551A"/>
    <w:rsid w:val="00766B59"/>
    <w:rsid w:val="007678F2"/>
    <w:rsid w:val="007712AE"/>
    <w:rsid w:val="00772686"/>
    <w:rsid w:val="00773A3D"/>
    <w:rsid w:val="007743FD"/>
    <w:rsid w:val="00774C54"/>
    <w:rsid w:val="007771D2"/>
    <w:rsid w:val="00777451"/>
    <w:rsid w:val="0078048F"/>
    <w:rsid w:val="00780591"/>
    <w:rsid w:val="00782363"/>
    <w:rsid w:val="0078269E"/>
    <w:rsid w:val="007833C3"/>
    <w:rsid w:val="0078595E"/>
    <w:rsid w:val="0078615E"/>
    <w:rsid w:val="0078701C"/>
    <w:rsid w:val="00787D86"/>
    <w:rsid w:val="00790416"/>
    <w:rsid w:val="00791477"/>
    <w:rsid w:val="0079515D"/>
    <w:rsid w:val="007A005B"/>
    <w:rsid w:val="007A1A38"/>
    <w:rsid w:val="007A21CD"/>
    <w:rsid w:val="007A3285"/>
    <w:rsid w:val="007A3375"/>
    <w:rsid w:val="007A3A4B"/>
    <w:rsid w:val="007B2807"/>
    <w:rsid w:val="007B2CBD"/>
    <w:rsid w:val="007B3D0E"/>
    <w:rsid w:val="007B4400"/>
    <w:rsid w:val="007B5D7E"/>
    <w:rsid w:val="007B5F82"/>
    <w:rsid w:val="007B6383"/>
    <w:rsid w:val="007B7E1A"/>
    <w:rsid w:val="007C01A0"/>
    <w:rsid w:val="007C1366"/>
    <w:rsid w:val="007C2651"/>
    <w:rsid w:val="007C3376"/>
    <w:rsid w:val="007C3665"/>
    <w:rsid w:val="007C3B3A"/>
    <w:rsid w:val="007C49A3"/>
    <w:rsid w:val="007C5A8F"/>
    <w:rsid w:val="007C612A"/>
    <w:rsid w:val="007C6738"/>
    <w:rsid w:val="007C6BBB"/>
    <w:rsid w:val="007C7A1C"/>
    <w:rsid w:val="007D11B6"/>
    <w:rsid w:val="007D1D33"/>
    <w:rsid w:val="007D2A73"/>
    <w:rsid w:val="007D2DC1"/>
    <w:rsid w:val="007D4075"/>
    <w:rsid w:val="007D5A9E"/>
    <w:rsid w:val="007D5ADA"/>
    <w:rsid w:val="007D6187"/>
    <w:rsid w:val="007D634B"/>
    <w:rsid w:val="007E0B61"/>
    <w:rsid w:val="007E20D4"/>
    <w:rsid w:val="007E22FE"/>
    <w:rsid w:val="007E7067"/>
    <w:rsid w:val="007F0BBE"/>
    <w:rsid w:val="007F0E6C"/>
    <w:rsid w:val="007F1267"/>
    <w:rsid w:val="007F169B"/>
    <w:rsid w:val="007F236E"/>
    <w:rsid w:val="007F4041"/>
    <w:rsid w:val="007F43CB"/>
    <w:rsid w:val="007F4D7B"/>
    <w:rsid w:val="008009A9"/>
    <w:rsid w:val="00800E29"/>
    <w:rsid w:val="00800F8A"/>
    <w:rsid w:val="00800FC1"/>
    <w:rsid w:val="00803E71"/>
    <w:rsid w:val="008040CE"/>
    <w:rsid w:val="00804D0E"/>
    <w:rsid w:val="008069D2"/>
    <w:rsid w:val="00807231"/>
    <w:rsid w:val="008129BF"/>
    <w:rsid w:val="00813361"/>
    <w:rsid w:val="008133FF"/>
    <w:rsid w:val="008142D5"/>
    <w:rsid w:val="00814FBA"/>
    <w:rsid w:val="00815558"/>
    <w:rsid w:val="00816234"/>
    <w:rsid w:val="00816DBC"/>
    <w:rsid w:val="00821C3D"/>
    <w:rsid w:val="00830677"/>
    <w:rsid w:val="00831DFC"/>
    <w:rsid w:val="00833157"/>
    <w:rsid w:val="008334E7"/>
    <w:rsid w:val="008347A2"/>
    <w:rsid w:val="00835CC0"/>
    <w:rsid w:val="00841364"/>
    <w:rsid w:val="00842007"/>
    <w:rsid w:val="008465C0"/>
    <w:rsid w:val="00846DA2"/>
    <w:rsid w:val="008476A2"/>
    <w:rsid w:val="00847976"/>
    <w:rsid w:val="00847A48"/>
    <w:rsid w:val="00847EB4"/>
    <w:rsid w:val="00851182"/>
    <w:rsid w:val="00852152"/>
    <w:rsid w:val="00853404"/>
    <w:rsid w:val="00854816"/>
    <w:rsid w:val="00855007"/>
    <w:rsid w:val="00856702"/>
    <w:rsid w:val="00856730"/>
    <w:rsid w:val="00860DFC"/>
    <w:rsid w:val="00863CEE"/>
    <w:rsid w:val="008645FD"/>
    <w:rsid w:val="00864AD7"/>
    <w:rsid w:val="00864CF8"/>
    <w:rsid w:val="00864F09"/>
    <w:rsid w:val="00871E89"/>
    <w:rsid w:val="00874762"/>
    <w:rsid w:val="00874A0D"/>
    <w:rsid w:val="0087572C"/>
    <w:rsid w:val="00875BB5"/>
    <w:rsid w:val="00877BBF"/>
    <w:rsid w:val="00877D1E"/>
    <w:rsid w:val="00881500"/>
    <w:rsid w:val="00882A2A"/>
    <w:rsid w:val="0088316F"/>
    <w:rsid w:val="00885655"/>
    <w:rsid w:val="0088762D"/>
    <w:rsid w:val="00894D75"/>
    <w:rsid w:val="00894E3F"/>
    <w:rsid w:val="00895646"/>
    <w:rsid w:val="008972C3"/>
    <w:rsid w:val="008A3F77"/>
    <w:rsid w:val="008A4811"/>
    <w:rsid w:val="008A5617"/>
    <w:rsid w:val="008A6F0F"/>
    <w:rsid w:val="008A7851"/>
    <w:rsid w:val="008B0CF7"/>
    <w:rsid w:val="008B176A"/>
    <w:rsid w:val="008B1B15"/>
    <w:rsid w:val="008B3155"/>
    <w:rsid w:val="008B42C2"/>
    <w:rsid w:val="008B62C2"/>
    <w:rsid w:val="008C155F"/>
    <w:rsid w:val="008C1E0B"/>
    <w:rsid w:val="008C3381"/>
    <w:rsid w:val="008C5727"/>
    <w:rsid w:val="008C759D"/>
    <w:rsid w:val="008D042E"/>
    <w:rsid w:val="008D11CC"/>
    <w:rsid w:val="008D2ABD"/>
    <w:rsid w:val="008D4ECA"/>
    <w:rsid w:val="008D6763"/>
    <w:rsid w:val="008E1380"/>
    <w:rsid w:val="008E23B3"/>
    <w:rsid w:val="008E3C14"/>
    <w:rsid w:val="008E432C"/>
    <w:rsid w:val="008E49A5"/>
    <w:rsid w:val="008E5705"/>
    <w:rsid w:val="008E5D84"/>
    <w:rsid w:val="008F1297"/>
    <w:rsid w:val="008F3760"/>
    <w:rsid w:val="008F3E3B"/>
    <w:rsid w:val="008F6F1D"/>
    <w:rsid w:val="008F73CC"/>
    <w:rsid w:val="00902C4D"/>
    <w:rsid w:val="00904840"/>
    <w:rsid w:val="00906174"/>
    <w:rsid w:val="009067D2"/>
    <w:rsid w:val="00906BCF"/>
    <w:rsid w:val="00907079"/>
    <w:rsid w:val="009076E5"/>
    <w:rsid w:val="00911E5D"/>
    <w:rsid w:val="0091215A"/>
    <w:rsid w:val="00912259"/>
    <w:rsid w:val="00912FB2"/>
    <w:rsid w:val="009170FA"/>
    <w:rsid w:val="009174FE"/>
    <w:rsid w:val="0091799B"/>
    <w:rsid w:val="009235F8"/>
    <w:rsid w:val="00923F69"/>
    <w:rsid w:val="0092534B"/>
    <w:rsid w:val="00926018"/>
    <w:rsid w:val="0093035F"/>
    <w:rsid w:val="00930EF4"/>
    <w:rsid w:val="009320B3"/>
    <w:rsid w:val="009321C5"/>
    <w:rsid w:val="0093283E"/>
    <w:rsid w:val="00932CBD"/>
    <w:rsid w:val="009346E6"/>
    <w:rsid w:val="00936847"/>
    <w:rsid w:val="00936E27"/>
    <w:rsid w:val="009404D4"/>
    <w:rsid w:val="0094578B"/>
    <w:rsid w:val="00945965"/>
    <w:rsid w:val="009459C6"/>
    <w:rsid w:val="00945CBF"/>
    <w:rsid w:val="00946A23"/>
    <w:rsid w:val="00946D43"/>
    <w:rsid w:val="00947894"/>
    <w:rsid w:val="00947F7A"/>
    <w:rsid w:val="0095199B"/>
    <w:rsid w:val="00951BCF"/>
    <w:rsid w:val="009523DE"/>
    <w:rsid w:val="00952E09"/>
    <w:rsid w:val="00956142"/>
    <w:rsid w:val="009605B6"/>
    <w:rsid w:val="00960D6D"/>
    <w:rsid w:val="0096689C"/>
    <w:rsid w:val="00971FF9"/>
    <w:rsid w:val="009729D8"/>
    <w:rsid w:val="00972D76"/>
    <w:rsid w:val="0097392F"/>
    <w:rsid w:val="00975B9D"/>
    <w:rsid w:val="00976B55"/>
    <w:rsid w:val="00980F8E"/>
    <w:rsid w:val="00982B61"/>
    <w:rsid w:val="00983716"/>
    <w:rsid w:val="009843BE"/>
    <w:rsid w:val="009844F0"/>
    <w:rsid w:val="00984E85"/>
    <w:rsid w:val="009856D4"/>
    <w:rsid w:val="0098594A"/>
    <w:rsid w:val="00986DA1"/>
    <w:rsid w:val="009879E2"/>
    <w:rsid w:val="0099013D"/>
    <w:rsid w:val="0099058C"/>
    <w:rsid w:val="009906DB"/>
    <w:rsid w:val="00990B79"/>
    <w:rsid w:val="00992069"/>
    <w:rsid w:val="0099265B"/>
    <w:rsid w:val="00995D58"/>
    <w:rsid w:val="00996A99"/>
    <w:rsid w:val="00996FC8"/>
    <w:rsid w:val="009A038B"/>
    <w:rsid w:val="009A11AE"/>
    <w:rsid w:val="009A153C"/>
    <w:rsid w:val="009A19FA"/>
    <w:rsid w:val="009A1DDB"/>
    <w:rsid w:val="009A3C1B"/>
    <w:rsid w:val="009A5EE0"/>
    <w:rsid w:val="009A6788"/>
    <w:rsid w:val="009A68E6"/>
    <w:rsid w:val="009B00EE"/>
    <w:rsid w:val="009B10AD"/>
    <w:rsid w:val="009B2995"/>
    <w:rsid w:val="009B4D4C"/>
    <w:rsid w:val="009B6D6C"/>
    <w:rsid w:val="009B6F42"/>
    <w:rsid w:val="009C3F9B"/>
    <w:rsid w:val="009C5A17"/>
    <w:rsid w:val="009C5CE3"/>
    <w:rsid w:val="009C70CD"/>
    <w:rsid w:val="009D029A"/>
    <w:rsid w:val="009D1F30"/>
    <w:rsid w:val="009D28EA"/>
    <w:rsid w:val="009D3365"/>
    <w:rsid w:val="009D345D"/>
    <w:rsid w:val="009D370B"/>
    <w:rsid w:val="009D3CFF"/>
    <w:rsid w:val="009D43CE"/>
    <w:rsid w:val="009D443A"/>
    <w:rsid w:val="009D4AA5"/>
    <w:rsid w:val="009D5710"/>
    <w:rsid w:val="009D7A75"/>
    <w:rsid w:val="009D7D1E"/>
    <w:rsid w:val="009E0A5C"/>
    <w:rsid w:val="009E0F01"/>
    <w:rsid w:val="009E205D"/>
    <w:rsid w:val="009E212A"/>
    <w:rsid w:val="009E258F"/>
    <w:rsid w:val="009E35B9"/>
    <w:rsid w:val="009E3B3C"/>
    <w:rsid w:val="009E4015"/>
    <w:rsid w:val="009E40D2"/>
    <w:rsid w:val="009E4871"/>
    <w:rsid w:val="009E69F3"/>
    <w:rsid w:val="009E6C6D"/>
    <w:rsid w:val="009F02E9"/>
    <w:rsid w:val="009F069F"/>
    <w:rsid w:val="009F1066"/>
    <w:rsid w:val="009F2659"/>
    <w:rsid w:val="009F3822"/>
    <w:rsid w:val="009F4607"/>
    <w:rsid w:val="009F4720"/>
    <w:rsid w:val="009F491C"/>
    <w:rsid w:val="009F597D"/>
    <w:rsid w:val="009F6357"/>
    <w:rsid w:val="009F6C4B"/>
    <w:rsid w:val="00A01391"/>
    <w:rsid w:val="00A0443A"/>
    <w:rsid w:val="00A058D2"/>
    <w:rsid w:val="00A05F87"/>
    <w:rsid w:val="00A0757B"/>
    <w:rsid w:val="00A11D0D"/>
    <w:rsid w:val="00A13641"/>
    <w:rsid w:val="00A137EA"/>
    <w:rsid w:val="00A13C78"/>
    <w:rsid w:val="00A15A44"/>
    <w:rsid w:val="00A16C7E"/>
    <w:rsid w:val="00A177F5"/>
    <w:rsid w:val="00A21CA6"/>
    <w:rsid w:val="00A2333C"/>
    <w:rsid w:val="00A2378A"/>
    <w:rsid w:val="00A24441"/>
    <w:rsid w:val="00A25A94"/>
    <w:rsid w:val="00A26B1D"/>
    <w:rsid w:val="00A2752B"/>
    <w:rsid w:val="00A27B4A"/>
    <w:rsid w:val="00A27DA7"/>
    <w:rsid w:val="00A30678"/>
    <w:rsid w:val="00A32D84"/>
    <w:rsid w:val="00A33EF9"/>
    <w:rsid w:val="00A34F83"/>
    <w:rsid w:val="00A353E7"/>
    <w:rsid w:val="00A3779F"/>
    <w:rsid w:val="00A37D4F"/>
    <w:rsid w:val="00A40C95"/>
    <w:rsid w:val="00A415C9"/>
    <w:rsid w:val="00A44A72"/>
    <w:rsid w:val="00A455A8"/>
    <w:rsid w:val="00A47927"/>
    <w:rsid w:val="00A51F6D"/>
    <w:rsid w:val="00A56B72"/>
    <w:rsid w:val="00A6095B"/>
    <w:rsid w:val="00A62C43"/>
    <w:rsid w:val="00A64076"/>
    <w:rsid w:val="00A6422E"/>
    <w:rsid w:val="00A646A1"/>
    <w:rsid w:val="00A649B8"/>
    <w:rsid w:val="00A670F9"/>
    <w:rsid w:val="00A704C1"/>
    <w:rsid w:val="00A707ED"/>
    <w:rsid w:val="00A71047"/>
    <w:rsid w:val="00A71D0F"/>
    <w:rsid w:val="00A73606"/>
    <w:rsid w:val="00A74BA1"/>
    <w:rsid w:val="00A74EA5"/>
    <w:rsid w:val="00A76DD9"/>
    <w:rsid w:val="00A77E51"/>
    <w:rsid w:val="00A77E97"/>
    <w:rsid w:val="00A80529"/>
    <w:rsid w:val="00A811BE"/>
    <w:rsid w:val="00A82D72"/>
    <w:rsid w:val="00A84363"/>
    <w:rsid w:val="00A85283"/>
    <w:rsid w:val="00A8689A"/>
    <w:rsid w:val="00A8795B"/>
    <w:rsid w:val="00A97AC6"/>
    <w:rsid w:val="00A97F28"/>
    <w:rsid w:val="00AA0226"/>
    <w:rsid w:val="00AA07A4"/>
    <w:rsid w:val="00AA28F0"/>
    <w:rsid w:val="00AA392A"/>
    <w:rsid w:val="00AA6606"/>
    <w:rsid w:val="00AA6D04"/>
    <w:rsid w:val="00AA70C0"/>
    <w:rsid w:val="00AA7AA9"/>
    <w:rsid w:val="00AA7E32"/>
    <w:rsid w:val="00AB08CB"/>
    <w:rsid w:val="00AB3C36"/>
    <w:rsid w:val="00AB41C1"/>
    <w:rsid w:val="00AB430D"/>
    <w:rsid w:val="00AC09DE"/>
    <w:rsid w:val="00AC27A2"/>
    <w:rsid w:val="00AC2BA9"/>
    <w:rsid w:val="00AC3AD1"/>
    <w:rsid w:val="00AC409B"/>
    <w:rsid w:val="00AC476A"/>
    <w:rsid w:val="00AC6742"/>
    <w:rsid w:val="00AC6A51"/>
    <w:rsid w:val="00AD0B8A"/>
    <w:rsid w:val="00AD2814"/>
    <w:rsid w:val="00AD29D3"/>
    <w:rsid w:val="00AD2C06"/>
    <w:rsid w:val="00AD5686"/>
    <w:rsid w:val="00AD58D1"/>
    <w:rsid w:val="00AD6A8E"/>
    <w:rsid w:val="00AD708D"/>
    <w:rsid w:val="00AD78A4"/>
    <w:rsid w:val="00AE0C8B"/>
    <w:rsid w:val="00AE41AB"/>
    <w:rsid w:val="00AE55C4"/>
    <w:rsid w:val="00AE56C8"/>
    <w:rsid w:val="00AE63B8"/>
    <w:rsid w:val="00AE6D33"/>
    <w:rsid w:val="00AE6F37"/>
    <w:rsid w:val="00AF191C"/>
    <w:rsid w:val="00AF229C"/>
    <w:rsid w:val="00AF2822"/>
    <w:rsid w:val="00AF511A"/>
    <w:rsid w:val="00AF534C"/>
    <w:rsid w:val="00AF6A5D"/>
    <w:rsid w:val="00AF7D3F"/>
    <w:rsid w:val="00B02DAE"/>
    <w:rsid w:val="00B03C51"/>
    <w:rsid w:val="00B04D63"/>
    <w:rsid w:val="00B05285"/>
    <w:rsid w:val="00B052F0"/>
    <w:rsid w:val="00B05C95"/>
    <w:rsid w:val="00B0741A"/>
    <w:rsid w:val="00B076F7"/>
    <w:rsid w:val="00B102F9"/>
    <w:rsid w:val="00B10F70"/>
    <w:rsid w:val="00B1394E"/>
    <w:rsid w:val="00B15237"/>
    <w:rsid w:val="00B1647D"/>
    <w:rsid w:val="00B16A11"/>
    <w:rsid w:val="00B1799C"/>
    <w:rsid w:val="00B17CFF"/>
    <w:rsid w:val="00B25392"/>
    <w:rsid w:val="00B256A3"/>
    <w:rsid w:val="00B277EF"/>
    <w:rsid w:val="00B30774"/>
    <w:rsid w:val="00B32355"/>
    <w:rsid w:val="00B32B28"/>
    <w:rsid w:val="00B33DD1"/>
    <w:rsid w:val="00B35C2B"/>
    <w:rsid w:val="00B37B5C"/>
    <w:rsid w:val="00B405E6"/>
    <w:rsid w:val="00B4206A"/>
    <w:rsid w:val="00B43BA6"/>
    <w:rsid w:val="00B45B38"/>
    <w:rsid w:val="00B50900"/>
    <w:rsid w:val="00B50A16"/>
    <w:rsid w:val="00B516CA"/>
    <w:rsid w:val="00B51F56"/>
    <w:rsid w:val="00B51FA7"/>
    <w:rsid w:val="00B52A53"/>
    <w:rsid w:val="00B53978"/>
    <w:rsid w:val="00B53B77"/>
    <w:rsid w:val="00B544CB"/>
    <w:rsid w:val="00B55E8B"/>
    <w:rsid w:val="00B56F33"/>
    <w:rsid w:val="00B578FD"/>
    <w:rsid w:val="00B62F2E"/>
    <w:rsid w:val="00B63F26"/>
    <w:rsid w:val="00B6654D"/>
    <w:rsid w:val="00B679AB"/>
    <w:rsid w:val="00B70D85"/>
    <w:rsid w:val="00B73E0C"/>
    <w:rsid w:val="00B74BB4"/>
    <w:rsid w:val="00B8009A"/>
    <w:rsid w:val="00B808DB"/>
    <w:rsid w:val="00B80B12"/>
    <w:rsid w:val="00B84A72"/>
    <w:rsid w:val="00B84E03"/>
    <w:rsid w:val="00B851C9"/>
    <w:rsid w:val="00B85E3B"/>
    <w:rsid w:val="00B87634"/>
    <w:rsid w:val="00B9102E"/>
    <w:rsid w:val="00B92501"/>
    <w:rsid w:val="00B94957"/>
    <w:rsid w:val="00B9560F"/>
    <w:rsid w:val="00B9647D"/>
    <w:rsid w:val="00B97A1A"/>
    <w:rsid w:val="00BA06AE"/>
    <w:rsid w:val="00BA1A5C"/>
    <w:rsid w:val="00BA21B4"/>
    <w:rsid w:val="00BA2D59"/>
    <w:rsid w:val="00BA4EE5"/>
    <w:rsid w:val="00BA617A"/>
    <w:rsid w:val="00BA6E4C"/>
    <w:rsid w:val="00BB0ACF"/>
    <w:rsid w:val="00BB567C"/>
    <w:rsid w:val="00BB5CDF"/>
    <w:rsid w:val="00BB7908"/>
    <w:rsid w:val="00BC0317"/>
    <w:rsid w:val="00BC05E1"/>
    <w:rsid w:val="00BC0C79"/>
    <w:rsid w:val="00BC3FDC"/>
    <w:rsid w:val="00BC4935"/>
    <w:rsid w:val="00BC4AFD"/>
    <w:rsid w:val="00BC5D26"/>
    <w:rsid w:val="00BC6416"/>
    <w:rsid w:val="00BC718F"/>
    <w:rsid w:val="00BC7AD4"/>
    <w:rsid w:val="00BC7BD6"/>
    <w:rsid w:val="00BC7F36"/>
    <w:rsid w:val="00BD0741"/>
    <w:rsid w:val="00BE20C9"/>
    <w:rsid w:val="00BE3B06"/>
    <w:rsid w:val="00BE43D3"/>
    <w:rsid w:val="00BE4842"/>
    <w:rsid w:val="00BE5C30"/>
    <w:rsid w:val="00BE5F0D"/>
    <w:rsid w:val="00BE6820"/>
    <w:rsid w:val="00BE7446"/>
    <w:rsid w:val="00BE7651"/>
    <w:rsid w:val="00BF1879"/>
    <w:rsid w:val="00BF3782"/>
    <w:rsid w:val="00BF3D42"/>
    <w:rsid w:val="00BF470B"/>
    <w:rsid w:val="00BF4737"/>
    <w:rsid w:val="00BF53BF"/>
    <w:rsid w:val="00BF7026"/>
    <w:rsid w:val="00C01D76"/>
    <w:rsid w:val="00C02388"/>
    <w:rsid w:val="00C0238D"/>
    <w:rsid w:val="00C02A4F"/>
    <w:rsid w:val="00C03297"/>
    <w:rsid w:val="00C0540C"/>
    <w:rsid w:val="00C05898"/>
    <w:rsid w:val="00C06466"/>
    <w:rsid w:val="00C114DF"/>
    <w:rsid w:val="00C11A3D"/>
    <w:rsid w:val="00C136CA"/>
    <w:rsid w:val="00C14AF8"/>
    <w:rsid w:val="00C1557D"/>
    <w:rsid w:val="00C156A2"/>
    <w:rsid w:val="00C217E6"/>
    <w:rsid w:val="00C22DF0"/>
    <w:rsid w:val="00C237D6"/>
    <w:rsid w:val="00C24DEF"/>
    <w:rsid w:val="00C25081"/>
    <w:rsid w:val="00C26E86"/>
    <w:rsid w:val="00C3004E"/>
    <w:rsid w:val="00C313AE"/>
    <w:rsid w:val="00C31C24"/>
    <w:rsid w:val="00C325EC"/>
    <w:rsid w:val="00C35830"/>
    <w:rsid w:val="00C36F8A"/>
    <w:rsid w:val="00C41766"/>
    <w:rsid w:val="00C434EA"/>
    <w:rsid w:val="00C44B8F"/>
    <w:rsid w:val="00C44DEB"/>
    <w:rsid w:val="00C454AE"/>
    <w:rsid w:val="00C459EC"/>
    <w:rsid w:val="00C505F3"/>
    <w:rsid w:val="00C5225D"/>
    <w:rsid w:val="00C53D32"/>
    <w:rsid w:val="00C543E5"/>
    <w:rsid w:val="00C54686"/>
    <w:rsid w:val="00C54E13"/>
    <w:rsid w:val="00C54E8B"/>
    <w:rsid w:val="00C56427"/>
    <w:rsid w:val="00C5644F"/>
    <w:rsid w:val="00C56CC9"/>
    <w:rsid w:val="00C57568"/>
    <w:rsid w:val="00C57D60"/>
    <w:rsid w:val="00C611E2"/>
    <w:rsid w:val="00C6339C"/>
    <w:rsid w:val="00C63B89"/>
    <w:rsid w:val="00C6485F"/>
    <w:rsid w:val="00C65611"/>
    <w:rsid w:val="00C65CED"/>
    <w:rsid w:val="00C6704E"/>
    <w:rsid w:val="00C73A45"/>
    <w:rsid w:val="00C75034"/>
    <w:rsid w:val="00C75086"/>
    <w:rsid w:val="00C75ADF"/>
    <w:rsid w:val="00C75E78"/>
    <w:rsid w:val="00C772DE"/>
    <w:rsid w:val="00C77628"/>
    <w:rsid w:val="00C80B97"/>
    <w:rsid w:val="00C81CBA"/>
    <w:rsid w:val="00C82E25"/>
    <w:rsid w:val="00C84587"/>
    <w:rsid w:val="00C85FC8"/>
    <w:rsid w:val="00C862EF"/>
    <w:rsid w:val="00C87F29"/>
    <w:rsid w:val="00C901A0"/>
    <w:rsid w:val="00C90BC9"/>
    <w:rsid w:val="00C90F9A"/>
    <w:rsid w:val="00C919CF"/>
    <w:rsid w:val="00C923D5"/>
    <w:rsid w:val="00C92A17"/>
    <w:rsid w:val="00C9435E"/>
    <w:rsid w:val="00C96053"/>
    <w:rsid w:val="00C972BE"/>
    <w:rsid w:val="00CA1F43"/>
    <w:rsid w:val="00CA3315"/>
    <w:rsid w:val="00CB0BAB"/>
    <w:rsid w:val="00CB1284"/>
    <w:rsid w:val="00CB141E"/>
    <w:rsid w:val="00CB5C34"/>
    <w:rsid w:val="00CC0729"/>
    <w:rsid w:val="00CC22CB"/>
    <w:rsid w:val="00CC2905"/>
    <w:rsid w:val="00CC5DA0"/>
    <w:rsid w:val="00CC6F07"/>
    <w:rsid w:val="00CC724B"/>
    <w:rsid w:val="00CC7F0B"/>
    <w:rsid w:val="00CD3BAE"/>
    <w:rsid w:val="00CD4F03"/>
    <w:rsid w:val="00CD5D68"/>
    <w:rsid w:val="00CD6A75"/>
    <w:rsid w:val="00CE064F"/>
    <w:rsid w:val="00CE1929"/>
    <w:rsid w:val="00CE1F46"/>
    <w:rsid w:val="00CE3066"/>
    <w:rsid w:val="00CE3092"/>
    <w:rsid w:val="00CE34CA"/>
    <w:rsid w:val="00CE3717"/>
    <w:rsid w:val="00CE3F11"/>
    <w:rsid w:val="00CE4025"/>
    <w:rsid w:val="00CE479C"/>
    <w:rsid w:val="00CE47AA"/>
    <w:rsid w:val="00CE4BBD"/>
    <w:rsid w:val="00CE5C49"/>
    <w:rsid w:val="00CE5E66"/>
    <w:rsid w:val="00CE689E"/>
    <w:rsid w:val="00CE6C64"/>
    <w:rsid w:val="00CF03D2"/>
    <w:rsid w:val="00CF0FFF"/>
    <w:rsid w:val="00CF1128"/>
    <w:rsid w:val="00CF329E"/>
    <w:rsid w:val="00CF4875"/>
    <w:rsid w:val="00CF49F8"/>
    <w:rsid w:val="00CF6A59"/>
    <w:rsid w:val="00D0015B"/>
    <w:rsid w:val="00D00C8F"/>
    <w:rsid w:val="00D02775"/>
    <w:rsid w:val="00D03A1B"/>
    <w:rsid w:val="00D04661"/>
    <w:rsid w:val="00D04D6C"/>
    <w:rsid w:val="00D07296"/>
    <w:rsid w:val="00D1083B"/>
    <w:rsid w:val="00D15311"/>
    <w:rsid w:val="00D15383"/>
    <w:rsid w:val="00D156A3"/>
    <w:rsid w:val="00D163CC"/>
    <w:rsid w:val="00D17FDB"/>
    <w:rsid w:val="00D2573C"/>
    <w:rsid w:val="00D26CD6"/>
    <w:rsid w:val="00D27A3F"/>
    <w:rsid w:val="00D27F4C"/>
    <w:rsid w:val="00D308CD"/>
    <w:rsid w:val="00D31B6A"/>
    <w:rsid w:val="00D354CC"/>
    <w:rsid w:val="00D3669F"/>
    <w:rsid w:val="00D3693A"/>
    <w:rsid w:val="00D37B73"/>
    <w:rsid w:val="00D37DEF"/>
    <w:rsid w:val="00D41472"/>
    <w:rsid w:val="00D41957"/>
    <w:rsid w:val="00D41BEE"/>
    <w:rsid w:val="00D426D0"/>
    <w:rsid w:val="00D4470F"/>
    <w:rsid w:val="00D45A9E"/>
    <w:rsid w:val="00D45F44"/>
    <w:rsid w:val="00D474DC"/>
    <w:rsid w:val="00D5075D"/>
    <w:rsid w:val="00D546C3"/>
    <w:rsid w:val="00D5563C"/>
    <w:rsid w:val="00D5592B"/>
    <w:rsid w:val="00D55FD2"/>
    <w:rsid w:val="00D57B06"/>
    <w:rsid w:val="00D6088E"/>
    <w:rsid w:val="00D62C1A"/>
    <w:rsid w:val="00D63105"/>
    <w:rsid w:val="00D64452"/>
    <w:rsid w:val="00D66B47"/>
    <w:rsid w:val="00D66CEC"/>
    <w:rsid w:val="00D66E05"/>
    <w:rsid w:val="00D673EC"/>
    <w:rsid w:val="00D6762D"/>
    <w:rsid w:val="00D7043B"/>
    <w:rsid w:val="00D7057A"/>
    <w:rsid w:val="00D73CFA"/>
    <w:rsid w:val="00D76D75"/>
    <w:rsid w:val="00D77166"/>
    <w:rsid w:val="00D77DF4"/>
    <w:rsid w:val="00D81924"/>
    <w:rsid w:val="00D82725"/>
    <w:rsid w:val="00D83D3F"/>
    <w:rsid w:val="00D84B3C"/>
    <w:rsid w:val="00D85113"/>
    <w:rsid w:val="00D879EF"/>
    <w:rsid w:val="00D90831"/>
    <w:rsid w:val="00D90EBE"/>
    <w:rsid w:val="00D92705"/>
    <w:rsid w:val="00D92C5C"/>
    <w:rsid w:val="00D9392A"/>
    <w:rsid w:val="00D94246"/>
    <w:rsid w:val="00D957D4"/>
    <w:rsid w:val="00DA115B"/>
    <w:rsid w:val="00DA36E1"/>
    <w:rsid w:val="00DA3C48"/>
    <w:rsid w:val="00DA41DC"/>
    <w:rsid w:val="00DA6382"/>
    <w:rsid w:val="00DB0EBB"/>
    <w:rsid w:val="00DB2711"/>
    <w:rsid w:val="00DB3D74"/>
    <w:rsid w:val="00DB3FA3"/>
    <w:rsid w:val="00DB46B9"/>
    <w:rsid w:val="00DB6E7F"/>
    <w:rsid w:val="00DB73D5"/>
    <w:rsid w:val="00DB7520"/>
    <w:rsid w:val="00DC1B6C"/>
    <w:rsid w:val="00DC1D18"/>
    <w:rsid w:val="00DC23D9"/>
    <w:rsid w:val="00DC31C5"/>
    <w:rsid w:val="00DC3F69"/>
    <w:rsid w:val="00DC7402"/>
    <w:rsid w:val="00DD21DF"/>
    <w:rsid w:val="00DD3822"/>
    <w:rsid w:val="00DD53D8"/>
    <w:rsid w:val="00DD60CA"/>
    <w:rsid w:val="00DD61D3"/>
    <w:rsid w:val="00DD7C2B"/>
    <w:rsid w:val="00DE1418"/>
    <w:rsid w:val="00DE1D3A"/>
    <w:rsid w:val="00DE3845"/>
    <w:rsid w:val="00DE3C09"/>
    <w:rsid w:val="00DE4865"/>
    <w:rsid w:val="00DE4892"/>
    <w:rsid w:val="00DE51C4"/>
    <w:rsid w:val="00DE5371"/>
    <w:rsid w:val="00DE5C81"/>
    <w:rsid w:val="00DE659A"/>
    <w:rsid w:val="00DE6FDC"/>
    <w:rsid w:val="00DE72AB"/>
    <w:rsid w:val="00DE7AAA"/>
    <w:rsid w:val="00DE7E95"/>
    <w:rsid w:val="00DF0E14"/>
    <w:rsid w:val="00DF56F2"/>
    <w:rsid w:val="00E00CF2"/>
    <w:rsid w:val="00E024C7"/>
    <w:rsid w:val="00E02BEB"/>
    <w:rsid w:val="00E02C82"/>
    <w:rsid w:val="00E02CA7"/>
    <w:rsid w:val="00E03ED4"/>
    <w:rsid w:val="00E05AE4"/>
    <w:rsid w:val="00E07AF4"/>
    <w:rsid w:val="00E110F2"/>
    <w:rsid w:val="00E11E59"/>
    <w:rsid w:val="00E13300"/>
    <w:rsid w:val="00E137D5"/>
    <w:rsid w:val="00E13CBD"/>
    <w:rsid w:val="00E15568"/>
    <w:rsid w:val="00E17DA1"/>
    <w:rsid w:val="00E201C5"/>
    <w:rsid w:val="00E20333"/>
    <w:rsid w:val="00E24066"/>
    <w:rsid w:val="00E24CB0"/>
    <w:rsid w:val="00E25CFA"/>
    <w:rsid w:val="00E33624"/>
    <w:rsid w:val="00E34F53"/>
    <w:rsid w:val="00E353D9"/>
    <w:rsid w:val="00E4366F"/>
    <w:rsid w:val="00E44039"/>
    <w:rsid w:val="00E45812"/>
    <w:rsid w:val="00E50176"/>
    <w:rsid w:val="00E5017D"/>
    <w:rsid w:val="00E520BC"/>
    <w:rsid w:val="00E5219B"/>
    <w:rsid w:val="00E523E7"/>
    <w:rsid w:val="00E53A97"/>
    <w:rsid w:val="00E53B3B"/>
    <w:rsid w:val="00E547B1"/>
    <w:rsid w:val="00E57D91"/>
    <w:rsid w:val="00E60025"/>
    <w:rsid w:val="00E613AB"/>
    <w:rsid w:val="00E61EF6"/>
    <w:rsid w:val="00E63E9D"/>
    <w:rsid w:val="00E7073B"/>
    <w:rsid w:val="00E7280B"/>
    <w:rsid w:val="00E737FD"/>
    <w:rsid w:val="00E75243"/>
    <w:rsid w:val="00E75932"/>
    <w:rsid w:val="00E76B34"/>
    <w:rsid w:val="00E77459"/>
    <w:rsid w:val="00E80CC4"/>
    <w:rsid w:val="00E835B0"/>
    <w:rsid w:val="00E841FE"/>
    <w:rsid w:val="00E844FA"/>
    <w:rsid w:val="00E86794"/>
    <w:rsid w:val="00E87152"/>
    <w:rsid w:val="00E872C6"/>
    <w:rsid w:val="00E9019C"/>
    <w:rsid w:val="00E916AB"/>
    <w:rsid w:val="00E9317F"/>
    <w:rsid w:val="00E9656F"/>
    <w:rsid w:val="00E96E9F"/>
    <w:rsid w:val="00E9700D"/>
    <w:rsid w:val="00E97686"/>
    <w:rsid w:val="00EA02F0"/>
    <w:rsid w:val="00EA05CF"/>
    <w:rsid w:val="00EA15AB"/>
    <w:rsid w:val="00EA348B"/>
    <w:rsid w:val="00EA3B8B"/>
    <w:rsid w:val="00EA3F27"/>
    <w:rsid w:val="00EA79FF"/>
    <w:rsid w:val="00EB01FE"/>
    <w:rsid w:val="00EB158B"/>
    <w:rsid w:val="00EB15F1"/>
    <w:rsid w:val="00EB2F6E"/>
    <w:rsid w:val="00EB4BB0"/>
    <w:rsid w:val="00EB5FC3"/>
    <w:rsid w:val="00EB6BBF"/>
    <w:rsid w:val="00EB6F0F"/>
    <w:rsid w:val="00EC149D"/>
    <w:rsid w:val="00EC19D7"/>
    <w:rsid w:val="00EC1FCE"/>
    <w:rsid w:val="00EC25F3"/>
    <w:rsid w:val="00EC29F7"/>
    <w:rsid w:val="00EC2B43"/>
    <w:rsid w:val="00EC6104"/>
    <w:rsid w:val="00EC68A9"/>
    <w:rsid w:val="00EC6E43"/>
    <w:rsid w:val="00EC72BF"/>
    <w:rsid w:val="00EC7C05"/>
    <w:rsid w:val="00EC7F7E"/>
    <w:rsid w:val="00ED093C"/>
    <w:rsid w:val="00ED0B37"/>
    <w:rsid w:val="00ED2D81"/>
    <w:rsid w:val="00ED6D09"/>
    <w:rsid w:val="00ED6FD5"/>
    <w:rsid w:val="00ED7D35"/>
    <w:rsid w:val="00EE0414"/>
    <w:rsid w:val="00EE35F3"/>
    <w:rsid w:val="00EE3B68"/>
    <w:rsid w:val="00EE464E"/>
    <w:rsid w:val="00EE6C02"/>
    <w:rsid w:val="00EE70DE"/>
    <w:rsid w:val="00EE7152"/>
    <w:rsid w:val="00EE775D"/>
    <w:rsid w:val="00EF033F"/>
    <w:rsid w:val="00EF13A6"/>
    <w:rsid w:val="00EF32E0"/>
    <w:rsid w:val="00EF4400"/>
    <w:rsid w:val="00EF4DD9"/>
    <w:rsid w:val="00EF5B32"/>
    <w:rsid w:val="00EF621E"/>
    <w:rsid w:val="00EF62F4"/>
    <w:rsid w:val="00EF7D2C"/>
    <w:rsid w:val="00F027B6"/>
    <w:rsid w:val="00F04E4F"/>
    <w:rsid w:val="00F0568D"/>
    <w:rsid w:val="00F05914"/>
    <w:rsid w:val="00F071FE"/>
    <w:rsid w:val="00F07F46"/>
    <w:rsid w:val="00F10259"/>
    <w:rsid w:val="00F10904"/>
    <w:rsid w:val="00F11783"/>
    <w:rsid w:val="00F12618"/>
    <w:rsid w:val="00F1269D"/>
    <w:rsid w:val="00F13C18"/>
    <w:rsid w:val="00F14C0F"/>
    <w:rsid w:val="00F14DB0"/>
    <w:rsid w:val="00F15C2D"/>
    <w:rsid w:val="00F23999"/>
    <w:rsid w:val="00F24C19"/>
    <w:rsid w:val="00F2704C"/>
    <w:rsid w:val="00F35B4F"/>
    <w:rsid w:val="00F35E79"/>
    <w:rsid w:val="00F3719B"/>
    <w:rsid w:val="00F377AF"/>
    <w:rsid w:val="00F4022D"/>
    <w:rsid w:val="00F40521"/>
    <w:rsid w:val="00F40B1B"/>
    <w:rsid w:val="00F416A5"/>
    <w:rsid w:val="00F43D71"/>
    <w:rsid w:val="00F4499D"/>
    <w:rsid w:val="00F45F59"/>
    <w:rsid w:val="00F47A1A"/>
    <w:rsid w:val="00F52471"/>
    <w:rsid w:val="00F5762C"/>
    <w:rsid w:val="00F64280"/>
    <w:rsid w:val="00F648AA"/>
    <w:rsid w:val="00F64E01"/>
    <w:rsid w:val="00F70852"/>
    <w:rsid w:val="00F70BC2"/>
    <w:rsid w:val="00F71FB9"/>
    <w:rsid w:val="00F7301F"/>
    <w:rsid w:val="00F74110"/>
    <w:rsid w:val="00F748DE"/>
    <w:rsid w:val="00F75C95"/>
    <w:rsid w:val="00F7650F"/>
    <w:rsid w:val="00F77EEE"/>
    <w:rsid w:val="00F77F89"/>
    <w:rsid w:val="00F816D6"/>
    <w:rsid w:val="00F8217B"/>
    <w:rsid w:val="00F8652A"/>
    <w:rsid w:val="00F8733E"/>
    <w:rsid w:val="00F8739C"/>
    <w:rsid w:val="00F900BA"/>
    <w:rsid w:val="00F90544"/>
    <w:rsid w:val="00F91473"/>
    <w:rsid w:val="00F921D2"/>
    <w:rsid w:val="00F92C37"/>
    <w:rsid w:val="00F92D6C"/>
    <w:rsid w:val="00F92F8F"/>
    <w:rsid w:val="00F94BC1"/>
    <w:rsid w:val="00F976BC"/>
    <w:rsid w:val="00F9794F"/>
    <w:rsid w:val="00FA00FB"/>
    <w:rsid w:val="00FA045C"/>
    <w:rsid w:val="00FA09D4"/>
    <w:rsid w:val="00FA164C"/>
    <w:rsid w:val="00FA2F23"/>
    <w:rsid w:val="00FA2FB4"/>
    <w:rsid w:val="00FA3CE7"/>
    <w:rsid w:val="00FA5A04"/>
    <w:rsid w:val="00FA62F5"/>
    <w:rsid w:val="00FA65B7"/>
    <w:rsid w:val="00FA6A5A"/>
    <w:rsid w:val="00FA7662"/>
    <w:rsid w:val="00FB04CB"/>
    <w:rsid w:val="00FB05F0"/>
    <w:rsid w:val="00FB3038"/>
    <w:rsid w:val="00FB3291"/>
    <w:rsid w:val="00FB370D"/>
    <w:rsid w:val="00FB5386"/>
    <w:rsid w:val="00FB58CB"/>
    <w:rsid w:val="00FB7147"/>
    <w:rsid w:val="00FC1CAF"/>
    <w:rsid w:val="00FC1F6C"/>
    <w:rsid w:val="00FC2DC8"/>
    <w:rsid w:val="00FC3290"/>
    <w:rsid w:val="00FC3FBA"/>
    <w:rsid w:val="00FC423F"/>
    <w:rsid w:val="00FC484B"/>
    <w:rsid w:val="00FC5675"/>
    <w:rsid w:val="00FC5A95"/>
    <w:rsid w:val="00FD153D"/>
    <w:rsid w:val="00FD341C"/>
    <w:rsid w:val="00FD3C6C"/>
    <w:rsid w:val="00FD4635"/>
    <w:rsid w:val="00FD493E"/>
    <w:rsid w:val="00FD4BCF"/>
    <w:rsid w:val="00FD518E"/>
    <w:rsid w:val="00FD5CE1"/>
    <w:rsid w:val="00FD79A8"/>
    <w:rsid w:val="00FE021F"/>
    <w:rsid w:val="00FE076C"/>
    <w:rsid w:val="00FE0CC8"/>
    <w:rsid w:val="00FE1EC8"/>
    <w:rsid w:val="00FE396C"/>
    <w:rsid w:val="00FE4DA1"/>
    <w:rsid w:val="00FE57C4"/>
    <w:rsid w:val="00FE6ECF"/>
    <w:rsid w:val="00FE6FCC"/>
    <w:rsid w:val="00FF0B2F"/>
    <w:rsid w:val="00FF0BC1"/>
    <w:rsid w:val="00FF28F6"/>
    <w:rsid w:val="00FF3727"/>
    <w:rsid w:val="00FF375D"/>
    <w:rsid w:val="00FF4239"/>
    <w:rsid w:val="00FF4F2C"/>
    <w:rsid w:val="00FF5C16"/>
    <w:rsid w:val="00FF71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57C1C81"/>
  <w14:defaultImageDpi w14:val="32767"/>
  <w15:chartTrackingRefBased/>
  <w15:docId w15:val="{483C0DA9-7230-9D40-8A9A-96B583E0CD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25CBF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B6E7F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0015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D0015B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0A055A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A055A"/>
  </w:style>
  <w:style w:type="paragraph" w:styleId="Footer">
    <w:name w:val="footer"/>
    <w:basedOn w:val="Normal"/>
    <w:link w:val="FooterChar"/>
    <w:uiPriority w:val="99"/>
    <w:unhideWhenUsed/>
    <w:rsid w:val="000A055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A055A"/>
  </w:style>
  <w:style w:type="paragraph" w:styleId="NoSpacing">
    <w:name w:val="No Spacing"/>
    <w:link w:val="NoSpacingChar"/>
    <w:uiPriority w:val="1"/>
    <w:qFormat/>
    <w:rsid w:val="00B55E8B"/>
    <w:rPr>
      <w:rFonts w:eastAsiaTheme="minorEastAsia"/>
      <w:sz w:val="22"/>
      <w:szCs w:val="22"/>
      <w:lang w:eastAsia="zh-CN"/>
    </w:rPr>
  </w:style>
  <w:style w:type="character" w:styleId="PlaceholderText">
    <w:name w:val="Placeholder Text"/>
    <w:basedOn w:val="DefaultParagraphFont"/>
    <w:uiPriority w:val="99"/>
    <w:semiHidden/>
    <w:rsid w:val="00B55E8B"/>
    <w:rPr>
      <w:color w:val="808080"/>
    </w:rPr>
  </w:style>
  <w:style w:type="paragraph" w:styleId="ListParagraph">
    <w:name w:val="List Paragraph"/>
    <w:basedOn w:val="Normal"/>
    <w:uiPriority w:val="34"/>
    <w:qFormat/>
    <w:rsid w:val="000242B3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75430D"/>
    <w:rPr>
      <w:color w:val="954F72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AF6A5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F6A5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F6A5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F6A5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F6A5D"/>
    <w:rPr>
      <w:b/>
      <w:bCs/>
      <w:sz w:val="20"/>
      <w:szCs w:val="20"/>
    </w:rPr>
  </w:style>
  <w:style w:type="character" w:customStyle="1" w:styleId="NoSpacingChar">
    <w:name w:val="No Spacing Char"/>
    <w:basedOn w:val="DefaultParagraphFont"/>
    <w:link w:val="NoSpacing"/>
    <w:uiPriority w:val="1"/>
    <w:rsid w:val="00BB7908"/>
    <w:rPr>
      <w:rFonts w:eastAsiaTheme="minorEastAsia"/>
      <w:sz w:val="22"/>
      <w:szCs w:val="22"/>
      <w:lang w:eastAsia="zh-CN"/>
    </w:rPr>
  </w:style>
  <w:style w:type="character" w:customStyle="1" w:styleId="Heading2Char">
    <w:name w:val="Heading 2 Char"/>
    <w:basedOn w:val="DefaultParagraphFont"/>
    <w:link w:val="Heading2"/>
    <w:uiPriority w:val="9"/>
    <w:rsid w:val="00DB6E7F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PageNumber">
    <w:name w:val="page number"/>
    <w:basedOn w:val="DefaultParagraphFont"/>
    <w:uiPriority w:val="99"/>
    <w:semiHidden/>
    <w:unhideWhenUsed/>
    <w:rsid w:val="004C6774"/>
  </w:style>
  <w:style w:type="character" w:customStyle="1" w:styleId="Heading1Char">
    <w:name w:val="Heading 1 Char"/>
    <w:basedOn w:val="DefaultParagraphFont"/>
    <w:link w:val="Heading1"/>
    <w:uiPriority w:val="9"/>
    <w:rsid w:val="00625CB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150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61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6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71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22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08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34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00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297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682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698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737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530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346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78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51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122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755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738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451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01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91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28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722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541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800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45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hove.cm@gmail.com" TargetMode="External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s://www.linkedin.com/in/carmenhove/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IEEE2006OfficeOnline.xsl" StyleName="IEEE" Version="2006"/>
</file>

<file path=customXml/itemProps1.xml><?xml version="1.0" encoding="utf-8"?>
<ds:datastoreItem xmlns:ds="http://schemas.openxmlformats.org/officeDocument/2006/customXml" ds:itemID="{E59B7C8D-7A66-B747-A5DB-231504FB961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902</Words>
  <Characters>5143</Characters>
  <Application>Microsoft Office Word</Application>
  <DocSecurity>0</DocSecurity>
  <Lines>42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men Hove</dc:creator>
  <cp:keywords/>
  <dc:description/>
  <cp:lastModifiedBy>Carmen Hove</cp:lastModifiedBy>
  <cp:revision>4</cp:revision>
  <cp:lastPrinted>2022-04-25T20:53:00Z</cp:lastPrinted>
  <dcterms:created xsi:type="dcterms:W3CDTF">2022-05-16T17:44:00Z</dcterms:created>
  <dcterms:modified xsi:type="dcterms:W3CDTF">2022-05-16T22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fa6aa4c2-d4e5-3e32-bf3f-0262fe3c0158</vt:lpwstr>
  </property>
  <property fmtid="{D5CDD505-2E9C-101B-9397-08002B2CF9AE}" pid="4" name="Mendeley Citation Style_1">
    <vt:lpwstr>http://www.zotero.org/styles/nature</vt:lpwstr>
  </property>
  <property fmtid="{D5CDD505-2E9C-101B-9397-08002B2CF9AE}" pid="5" name="Mendeley Recent Style Id 0_1">
    <vt:lpwstr>http://www.zotero.org/styles/american-journal-of-physical-anthropology</vt:lpwstr>
  </property>
  <property fmtid="{D5CDD505-2E9C-101B-9397-08002B2CF9AE}" pid="6" name="Mendeley Recent Style Name 0_1">
    <vt:lpwstr>American Journal of Physical Anthropology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bibtex</vt:lpwstr>
  </property>
  <property fmtid="{D5CDD505-2E9C-101B-9397-08002B2CF9AE}" pid="12" name="Mendeley Recent Style Name 3_1">
    <vt:lpwstr>BibTeX generic citation style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deprecated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csl.mendeley.com/styles/20448741/minimal-grant-proposals</vt:lpwstr>
  </property>
  <property fmtid="{D5CDD505-2E9C-101B-9397-08002B2CF9AE}" pid="18" name="Mendeley Recent Style Name 6_1">
    <vt:lpwstr>Minimal style for grant proposals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pnas</vt:lpwstr>
  </property>
  <property fmtid="{D5CDD505-2E9C-101B-9397-08002B2CF9AE}" pid="24" name="Mendeley Recent Style Name 9_1">
    <vt:lpwstr>Proceedings of the National Academy of Sciences of the United States of America</vt:lpwstr>
  </property>
</Properties>
</file>